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CE8205" w14:textId="5D3D65F1" w:rsidR="00491CD5" w:rsidRPr="00491CD5" w:rsidRDefault="00491CD5" w:rsidP="00491CD5">
      <w:pPr>
        <w:rPr>
          <w:rFonts w:ascii="Times New Roman" w:hAnsi="Times New Roman" w:cs="Times New Roman"/>
          <w:b/>
          <w:bCs/>
        </w:rPr>
      </w:pPr>
      <w:r w:rsidRPr="00491CD5">
        <w:rPr>
          <w:rFonts w:ascii="Times New Roman" w:hAnsi="Times New Roman" w:cs="Times New Roman"/>
          <w:b/>
          <w:bCs/>
        </w:rPr>
        <w:t xml:space="preserve">Cucumber Heat Stress Intro &amp; Methods: </w:t>
      </w:r>
      <w:r w:rsidRPr="00491CD5">
        <w:rPr>
          <w:rFonts w:ascii="Times New Roman" w:hAnsi="Times New Roman" w:cs="Times New Roman"/>
          <w:b/>
          <w:bCs/>
          <w:u w:val="single"/>
        </w:rPr>
        <w:t>Pre</w:t>
      </w:r>
      <w:r>
        <w:rPr>
          <w:rFonts w:ascii="Times New Roman" w:hAnsi="Times New Roman" w:cs="Times New Roman"/>
          <w:b/>
          <w:bCs/>
        </w:rPr>
        <w:t>-</w:t>
      </w:r>
      <w:r w:rsidRPr="00491CD5">
        <w:rPr>
          <w:rFonts w:ascii="Times New Roman" w:hAnsi="Times New Roman" w:cs="Times New Roman"/>
          <w:b/>
          <w:bCs/>
        </w:rPr>
        <w:t>Peer Review Iteration</w:t>
      </w:r>
    </w:p>
    <w:p w14:paraId="625EE76F" w14:textId="77777777" w:rsidR="00491CD5" w:rsidRPr="00491CD5" w:rsidRDefault="00491CD5" w:rsidP="00491CD5">
      <w:pPr>
        <w:rPr>
          <w:rFonts w:ascii="Times New Roman" w:hAnsi="Times New Roman" w:cs="Times New Roman"/>
        </w:rPr>
      </w:pPr>
      <w:r w:rsidRPr="00491CD5">
        <w:rPr>
          <w:rFonts w:ascii="Times New Roman" w:hAnsi="Times New Roman" w:cs="Times New Roman"/>
        </w:rPr>
        <w:t>25 October 2021</w:t>
      </w:r>
    </w:p>
    <w:p w14:paraId="6DE1838F" w14:textId="77777777" w:rsidR="00491CD5" w:rsidRPr="00491CD5" w:rsidRDefault="00491CD5" w:rsidP="00491CD5">
      <w:pPr>
        <w:rPr>
          <w:rFonts w:ascii="Times New Roman" w:hAnsi="Times New Roman" w:cs="Times New Roman"/>
        </w:rPr>
      </w:pPr>
      <w:r w:rsidRPr="00491CD5">
        <w:rPr>
          <w:rFonts w:ascii="Times New Roman" w:hAnsi="Times New Roman" w:cs="Times New Roman"/>
        </w:rPr>
        <w:t>Jonathan Farr and Declan Taylor</w:t>
      </w:r>
    </w:p>
    <w:p w14:paraId="46F9C06F" w14:textId="1664D11E" w:rsidR="00B405F5" w:rsidRPr="00922620" w:rsidRDefault="00491CD5">
      <w:pPr>
        <w:rPr>
          <w:rFonts w:ascii="Times New Roman" w:hAnsi="Times New Roman" w:cs="Times New Roman"/>
        </w:rPr>
      </w:pPr>
      <w:r w:rsidRPr="00491CD5">
        <w:rPr>
          <w:rFonts w:ascii="Times New Roman" w:hAnsi="Times New Roman" w:cs="Times New Roman"/>
        </w:rPr>
        <w:t>BMSC Directed Studies</w:t>
      </w:r>
    </w:p>
    <w:p w14:paraId="3F386F72" w14:textId="26C9DBE3" w:rsidR="00FE35A7" w:rsidRPr="00922620" w:rsidRDefault="00FE35A7">
      <w:pPr>
        <w:rPr>
          <w:rFonts w:ascii="Times New Roman" w:hAnsi="Times New Roman" w:cs="Times New Roman"/>
        </w:rPr>
      </w:pPr>
    </w:p>
    <w:p w14:paraId="05754B45" w14:textId="7C4B0785" w:rsidR="007F56EE" w:rsidRPr="00922620" w:rsidRDefault="007F56EE" w:rsidP="007F56EE">
      <w:pPr>
        <w:rPr>
          <w:rFonts w:ascii="Times New Roman" w:hAnsi="Times New Roman" w:cs="Times New Roman"/>
        </w:rPr>
      </w:pPr>
      <w:r w:rsidRPr="00922620">
        <w:rPr>
          <w:rFonts w:ascii="Times New Roman" w:hAnsi="Times New Roman" w:cs="Times New Roman"/>
        </w:rPr>
        <w:t>The introduction should include a concise summary of relevant background information, as well as and your objectives, research question, and hypotheses. The introduction gives the essential context, justification, or rationale for your research. Make sure to identify the gap in knowledge that you will address in your research and your overall objective or research question. Your hypothesis(/hypotheses) and predictions should also be included.</w:t>
      </w:r>
    </w:p>
    <w:p w14:paraId="7FD55C92" w14:textId="6850DA65"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Does the paper start relatively broadly?</w:t>
      </w:r>
    </w:p>
    <w:p w14:paraId="2B28FA3E" w14:textId="1B08D41E"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Does the beginning of your introduction “hook” the reader by setting the stage for the question(s) your paper answers?</w:t>
      </w:r>
    </w:p>
    <w:p w14:paraId="6081F5E7" w14:textId="2B8A51B2"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Does the paper include previous literature that is relevant to the current research question?</w:t>
      </w:r>
    </w:p>
    <w:p w14:paraId="74C380EC" w14:textId="18A10B51"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Do you briefly summarize previous work that informs your current question(s)?</w:t>
      </w:r>
    </w:p>
    <w:p w14:paraId="0B35CE0E" w14:textId="18120E57"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Is the research question clearly stated?</w:t>
      </w:r>
    </w:p>
    <w:p w14:paraId="2A2EAD5A" w14:textId="37466970"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Are the hypothesis and predictions clearly stated and justified?</w:t>
      </w:r>
    </w:p>
    <w:p w14:paraId="4EF1DF7B" w14:textId="31801B3E" w:rsidR="007F56EE" w:rsidRPr="00922620" w:rsidRDefault="007F56EE" w:rsidP="007F56EE">
      <w:pPr>
        <w:pStyle w:val="ListParagraph"/>
        <w:numPr>
          <w:ilvl w:val="0"/>
          <w:numId w:val="5"/>
        </w:numPr>
        <w:rPr>
          <w:rFonts w:ascii="Times New Roman" w:hAnsi="Times New Roman" w:cs="Times New Roman"/>
        </w:rPr>
      </w:pPr>
      <w:r w:rsidRPr="00922620">
        <w:rPr>
          <w:rFonts w:ascii="Times New Roman" w:hAnsi="Times New Roman" w:cs="Times New Roman"/>
        </w:rPr>
        <w:t>Do you explain and justify your questions(s) instead of just extolling the virtues of your study organism?</w:t>
      </w:r>
    </w:p>
    <w:p w14:paraId="0A2BF4AC" w14:textId="42035A8A" w:rsidR="007F56EE" w:rsidRPr="00922620" w:rsidRDefault="007F56EE">
      <w:pPr>
        <w:rPr>
          <w:rFonts w:ascii="Times New Roman" w:hAnsi="Times New Roman" w:cs="Times New Roman"/>
        </w:rPr>
      </w:pPr>
    </w:p>
    <w:p w14:paraId="06A3D2EA" w14:textId="0B21164C" w:rsidR="00FE35A7" w:rsidRPr="00922620" w:rsidRDefault="00FE35A7">
      <w:pPr>
        <w:rPr>
          <w:rFonts w:ascii="Times New Roman" w:hAnsi="Times New Roman" w:cs="Times New Roman"/>
        </w:rPr>
      </w:pPr>
      <w:r w:rsidRPr="00922620">
        <w:rPr>
          <w:rFonts w:ascii="Times New Roman" w:hAnsi="Times New Roman" w:cs="Times New Roman"/>
          <w:b/>
          <w:bCs/>
        </w:rPr>
        <w:t>Introduction Ideas</w:t>
      </w:r>
    </w:p>
    <w:p w14:paraId="5DF90349" w14:textId="77777777" w:rsidR="00FE35A7" w:rsidRPr="00922620" w:rsidRDefault="00FE35A7" w:rsidP="00FE35A7">
      <w:pPr>
        <w:pStyle w:val="ListParagraph"/>
        <w:numPr>
          <w:ilvl w:val="0"/>
          <w:numId w:val="4"/>
        </w:numPr>
        <w:rPr>
          <w:rFonts w:ascii="Times New Roman" w:hAnsi="Times New Roman" w:cs="Times New Roman"/>
        </w:rPr>
      </w:pPr>
      <w:r w:rsidRPr="00922620">
        <w:rPr>
          <w:rFonts w:ascii="Times New Roman" w:hAnsi="Times New Roman" w:cs="Times New Roman"/>
        </w:rPr>
        <w:t>Marine heat waves are becoming more common</w:t>
      </w:r>
    </w:p>
    <w:p w14:paraId="6F3FD21F" w14:textId="77777777" w:rsidR="00FE35A7" w:rsidRPr="00922620" w:rsidRDefault="4F25F2BD" w:rsidP="00FE35A7">
      <w:pPr>
        <w:pStyle w:val="ListParagraph"/>
        <w:numPr>
          <w:ilvl w:val="1"/>
          <w:numId w:val="4"/>
        </w:numPr>
        <w:rPr>
          <w:rFonts w:ascii="Times New Roman" w:hAnsi="Times New Roman" w:cs="Times New Roman"/>
        </w:rPr>
      </w:pPr>
      <w:r w:rsidRPr="00922620">
        <w:rPr>
          <w:rFonts w:ascii="Times New Roman" w:hAnsi="Times New Roman" w:cs="Times New Roman"/>
        </w:rPr>
        <w:t>Source: peer reviewed lit?</w:t>
      </w:r>
    </w:p>
    <w:p w14:paraId="3EC6B613" w14:textId="77777777" w:rsidR="00FE35A7" w:rsidRPr="00922620" w:rsidRDefault="4F25F2BD" w:rsidP="00FE35A7">
      <w:pPr>
        <w:pStyle w:val="ListParagraph"/>
        <w:numPr>
          <w:ilvl w:val="1"/>
          <w:numId w:val="4"/>
        </w:numPr>
        <w:rPr>
          <w:rFonts w:ascii="Times New Roman" w:hAnsi="Times New Roman" w:cs="Times New Roman"/>
        </w:rPr>
      </w:pPr>
      <w:r w:rsidRPr="00922620">
        <w:rPr>
          <w:rFonts w:ascii="Times New Roman" w:hAnsi="Times New Roman" w:cs="Times New Roman"/>
        </w:rPr>
        <w:t>Source: IPCC report</w:t>
      </w:r>
    </w:p>
    <w:p w14:paraId="1BF4CE08" w14:textId="77777777" w:rsidR="00FE35A7" w:rsidRPr="00922620" w:rsidRDefault="00FE35A7" w:rsidP="00FE35A7">
      <w:pPr>
        <w:pStyle w:val="ListParagraph"/>
        <w:numPr>
          <w:ilvl w:val="0"/>
          <w:numId w:val="4"/>
        </w:numPr>
        <w:rPr>
          <w:rFonts w:ascii="Times New Roman" w:hAnsi="Times New Roman" w:cs="Times New Roman"/>
        </w:rPr>
      </w:pPr>
      <w:r w:rsidRPr="00922620">
        <w:rPr>
          <w:rFonts w:ascii="Times New Roman" w:hAnsi="Times New Roman" w:cs="Times New Roman"/>
        </w:rPr>
        <w:t>Cucumber collection is a $10 million dollar industry in BC</w:t>
      </w:r>
    </w:p>
    <w:p w14:paraId="1AB4D2A1" w14:textId="1FF7F447" w:rsidR="00FE35A7" w:rsidRPr="00922620" w:rsidRDefault="00FE35A7" w:rsidP="00FE35A7">
      <w:pPr>
        <w:pStyle w:val="ListParagraph"/>
        <w:numPr>
          <w:ilvl w:val="0"/>
          <w:numId w:val="4"/>
        </w:numPr>
        <w:rPr>
          <w:rFonts w:ascii="Times New Roman" w:hAnsi="Times New Roman" w:cs="Times New Roman"/>
        </w:rPr>
      </w:pPr>
      <w:r w:rsidRPr="00922620">
        <w:rPr>
          <w:rFonts w:ascii="Times New Roman" w:hAnsi="Times New Roman" w:cs="Times New Roman"/>
        </w:rPr>
        <w:t>Cucumber farms in Asia are getting hit hard by wasting</w:t>
      </w:r>
    </w:p>
    <w:p w14:paraId="0F610833" w14:textId="131E9EE8" w:rsidR="00FE35A7" w:rsidRPr="00922620" w:rsidRDefault="4F25F2BD" w:rsidP="00FE35A7">
      <w:pPr>
        <w:pStyle w:val="ListParagraph"/>
        <w:numPr>
          <w:ilvl w:val="1"/>
          <w:numId w:val="4"/>
        </w:numPr>
        <w:rPr>
          <w:rFonts w:ascii="Times New Roman" w:hAnsi="Times New Roman" w:cs="Times New Roman"/>
        </w:rPr>
      </w:pPr>
      <w:r w:rsidRPr="00922620">
        <w:rPr>
          <w:rFonts w:ascii="Times New Roman" w:hAnsi="Times New Roman" w:cs="Times New Roman"/>
        </w:rPr>
        <w:t>Xu et al., 2016 (introduction)</w:t>
      </w:r>
    </w:p>
    <w:p w14:paraId="2575D001" w14:textId="5446494C" w:rsidR="062446C0" w:rsidRPr="00922620" w:rsidRDefault="00BB0E7C" w:rsidP="062446C0">
      <w:pPr>
        <w:rPr>
          <w:rFonts w:ascii="Times New Roman" w:hAnsi="Times New Roman" w:cs="Times New Roman"/>
          <w:b/>
          <w:bCs/>
        </w:rPr>
      </w:pPr>
      <w:r w:rsidRPr="00922620">
        <w:rPr>
          <w:rFonts w:ascii="Times New Roman" w:hAnsi="Times New Roman" w:cs="Times New Roman"/>
          <w:b/>
          <w:bCs/>
        </w:rPr>
        <w:t>Experiment Framework</w:t>
      </w:r>
    </w:p>
    <w:p w14:paraId="2C12E7B1" w14:textId="4899A9E4" w:rsidR="00BB0E7C" w:rsidRPr="00922620" w:rsidRDefault="002B608D" w:rsidP="00EC5E44">
      <w:pPr>
        <w:pStyle w:val="ListParagraph"/>
        <w:numPr>
          <w:ilvl w:val="0"/>
          <w:numId w:val="3"/>
        </w:numPr>
        <w:rPr>
          <w:rFonts w:ascii="Times New Roman" w:hAnsi="Times New Roman" w:cs="Times New Roman"/>
        </w:rPr>
      </w:pPr>
      <w:r w:rsidRPr="00922620">
        <w:rPr>
          <w:rFonts w:ascii="Times New Roman" w:hAnsi="Times New Roman" w:cs="Times New Roman"/>
        </w:rPr>
        <w:t>Cucumbers get affected by marine heatwaves</w:t>
      </w:r>
    </w:p>
    <w:p w14:paraId="788384B9" w14:textId="6C617CC3" w:rsidR="002B608D" w:rsidRPr="00922620" w:rsidRDefault="00F70D7D"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l waste when it’s hot</w:t>
      </w:r>
    </w:p>
    <w:p w14:paraId="2FDAECE7" w14:textId="4387C263" w:rsidR="00F70D7D" w:rsidRPr="00922620" w:rsidRDefault="00F70D7D"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l eat more when it’s hot</w:t>
      </w:r>
    </w:p>
    <w:p w14:paraId="1BB1635A" w14:textId="392C509C" w:rsidR="00F70D7D" w:rsidRPr="00922620" w:rsidRDefault="00F70D7D"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l die when it’s hot</w:t>
      </w:r>
    </w:p>
    <w:p w14:paraId="4E03A171" w14:textId="115654D8" w:rsidR="00F70D7D" w:rsidRPr="00922620" w:rsidRDefault="00F70D7D"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w:t>
      </w:r>
      <w:r w:rsidR="00A414B6" w:rsidRPr="00922620">
        <w:rPr>
          <w:rFonts w:ascii="Times New Roman" w:hAnsi="Times New Roman" w:cs="Times New Roman"/>
        </w:rPr>
        <w:t xml:space="preserve">l </w:t>
      </w:r>
      <w:r w:rsidR="003D63F1" w:rsidRPr="00922620">
        <w:rPr>
          <w:rFonts w:ascii="Times New Roman" w:hAnsi="Times New Roman" w:cs="Times New Roman"/>
        </w:rPr>
        <w:t>travel</w:t>
      </w:r>
      <w:r w:rsidR="00A414B6" w:rsidRPr="00922620">
        <w:rPr>
          <w:rFonts w:ascii="Times New Roman" w:hAnsi="Times New Roman" w:cs="Times New Roman"/>
        </w:rPr>
        <w:t xml:space="preserve"> more when </w:t>
      </w:r>
      <w:r w:rsidR="003D63F1" w:rsidRPr="00922620">
        <w:rPr>
          <w:rFonts w:ascii="Times New Roman" w:hAnsi="Times New Roman" w:cs="Times New Roman"/>
        </w:rPr>
        <w:t>it’s</w:t>
      </w:r>
      <w:r w:rsidR="00A414B6" w:rsidRPr="00922620">
        <w:rPr>
          <w:rFonts w:ascii="Times New Roman" w:hAnsi="Times New Roman" w:cs="Times New Roman"/>
        </w:rPr>
        <w:t xml:space="preserve"> hot</w:t>
      </w:r>
    </w:p>
    <w:p w14:paraId="448328B4" w14:textId="1825A4D3" w:rsidR="00A414B6" w:rsidRPr="00922620" w:rsidRDefault="00A414B6" w:rsidP="00A414B6">
      <w:pPr>
        <w:pStyle w:val="ListParagraph"/>
        <w:numPr>
          <w:ilvl w:val="1"/>
          <w:numId w:val="3"/>
        </w:numPr>
        <w:rPr>
          <w:rFonts w:ascii="Times New Roman" w:hAnsi="Times New Roman" w:cs="Times New Roman"/>
        </w:rPr>
      </w:pPr>
      <w:r w:rsidRPr="00922620">
        <w:rPr>
          <w:rFonts w:ascii="Times New Roman" w:hAnsi="Times New Roman" w:cs="Times New Roman"/>
        </w:rPr>
        <w:t xml:space="preserve">Cucumbers will </w:t>
      </w:r>
      <w:r w:rsidR="003D63F1" w:rsidRPr="00922620">
        <w:rPr>
          <w:rFonts w:ascii="Times New Roman" w:hAnsi="Times New Roman" w:cs="Times New Roman"/>
        </w:rPr>
        <w:t>travel</w:t>
      </w:r>
      <w:r w:rsidRPr="00922620">
        <w:rPr>
          <w:rFonts w:ascii="Times New Roman" w:hAnsi="Times New Roman" w:cs="Times New Roman"/>
        </w:rPr>
        <w:t xml:space="preserve"> less when </w:t>
      </w:r>
      <w:r w:rsidR="003D63F1" w:rsidRPr="00922620">
        <w:rPr>
          <w:rFonts w:ascii="Times New Roman" w:hAnsi="Times New Roman" w:cs="Times New Roman"/>
        </w:rPr>
        <w:t>it’s</w:t>
      </w:r>
      <w:r w:rsidRPr="00922620">
        <w:rPr>
          <w:rFonts w:ascii="Times New Roman" w:hAnsi="Times New Roman" w:cs="Times New Roman"/>
        </w:rPr>
        <w:t xml:space="preserve"> hot</w:t>
      </w:r>
    </w:p>
    <w:p w14:paraId="4F76B3C9" w14:textId="5422C23E" w:rsidR="00A414B6" w:rsidRPr="00922620" w:rsidRDefault="003D63F1"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l move faster when it’s hot</w:t>
      </w:r>
    </w:p>
    <w:p w14:paraId="69AC98F6" w14:textId="68B853E8" w:rsidR="003D63F1" w:rsidRPr="00922620" w:rsidRDefault="003D63F1" w:rsidP="002B608D">
      <w:pPr>
        <w:pStyle w:val="ListParagraph"/>
        <w:numPr>
          <w:ilvl w:val="1"/>
          <w:numId w:val="3"/>
        </w:numPr>
        <w:rPr>
          <w:rFonts w:ascii="Times New Roman" w:hAnsi="Times New Roman" w:cs="Times New Roman"/>
        </w:rPr>
      </w:pPr>
      <w:r w:rsidRPr="00922620">
        <w:rPr>
          <w:rFonts w:ascii="Times New Roman" w:hAnsi="Times New Roman" w:cs="Times New Roman"/>
        </w:rPr>
        <w:t>Cucumbers will move slower when it’s hot.</w:t>
      </w:r>
    </w:p>
    <w:p w14:paraId="60CA34B4" w14:textId="5C2A41AC" w:rsidR="062446C0" w:rsidRPr="00922620" w:rsidRDefault="062446C0" w:rsidP="062446C0">
      <w:pPr>
        <w:rPr>
          <w:rFonts w:ascii="Times New Roman" w:hAnsi="Times New Roman" w:cs="Times New Roman"/>
        </w:rPr>
      </w:pPr>
    </w:p>
    <w:p w14:paraId="7D2B7D08" w14:textId="005B0CEF" w:rsidR="062446C0" w:rsidRPr="00922620" w:rsidRDefault="062446C0" w:rsidP="062446C0">
      <w:pPr>
        <w:rPr>
          <w:rFonts w:ascii="Times New Roman" w:hAnsi="Times New Roman" w:cs="Times New Roman"/>
        </w:rPr>
      </w:pPr>
      <w:r w:rsidRPr="00922620">
        <w:rPr>
          <w:rFonts w:ascii="Times New Roman" w:hAnsi="Times New Roman" w:cs="Times New Roman"/>
        </w:rPr>
        <w:t>Intro key points ranging from most broad points to most narrow</w:t>
      </w:r>
    </w:p>
    <w:p w14:paraId="7923D376" w14:textId="0BE98D1B" w:rsidR="062446C0" w:rsidRPr="00922620" w:rsidRDefault="08359862" w:rsidP="5002A441">
      <w:pPr>
        <w:pStyle w:val="ListParagraph"/>
        <w:numPr>
          <w:ilvl w:val="0"/>
          <w:numId w:val="4"/>
        </w:numPr>
        <w:rPr>
          <w:rFonts w:ascii="Times New Roman" w:eastAsiaTheme="minorEastAsia" w:hAnsi="Times New Roman" w:cs="Times New Roman"/>
        </w:rPr>
      </w:pPr>
      <w:r w:rsidRPr="00922620">
        <w:rPr>
          <w:rFonts w:ascii="Times New Roman" w:hAnsi="Times New Roman" w:cs="Times New Roman"/>
        </w:rPr>
        <w:t xml:space="preserve">Paragraph 1: </w:t>
      </w:r>
      <w:r w:rsidR="062446C0" w:rsidRPr="00922620">
        <w:rPr>
          <w:rFonts w:ascii="Times New Roman" w:hAnsi="Times New Roman" w:cs="Times New Roman"/>
        </w:rPr>
        <w:t xml:space="preserve">Start with broad points on </w:t>
      </w:r>
      <w:r w:rsidR="27DBBB56" w:rsidRPr="00922620">
        <w:rPr>
          <w:rFonts w:ascii="Times New Roman" w:hAnsi="Times New Roman" w:cs="Times New Roman"/>
        </w:rPr>
        <w:t>climate change and temperature</w:t>
      </w:r>
    </w:p>
    <w:p w14:paraId="2E97FE5C" w14:textId="68CA7238" w:rsidR="08359862" w:rsidRPr="00922620" w:rsidRDefault="4F25F2BD" w:rsidP="4F25F2BD">
      <w:pPr>
        <w:pStyle w:val="ListParagraph"/>
        <w:numPr>
          <w:ilvl w:val="1"/>
          <w:numId w:val="4"/>
        </w:numPr>
        <w:spacing w:line="259" w:lineRule="auto"/>
        <w:rPr>
          <w:rFonts w:ascii="Times New Roman" w:eastAsiaTheme="minorEastAsia" w:hAnsi="Times New Roman" w:cs="Times New Roman"/>
        </w:rPr>
      </w:pPr>
      <w:r w:rsidRPr="00922620">
        <w:rPr>
          <w:rFonts w:ascii="Times New Roman" w:hAnsi="Times New Roman" w:cs="Times New Roman"/>
        </w:rPr>
        <w:t xml:space="preserve">Start broad (IPCC) </w:t>
      </w:r>
    </w:p>
    <w:p w14:paraId="797AB36F" w14:textId="0E257386" w:rsidR="00B54A45" w:rsidRPr="00922620" w:rsidRDefault="4F25F2BD" w:rsidP="001740CC">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Narrow to talk about climactic stochastic events (IPCC, peer reviewed lit?)</w:t>
      </w:r>
    </w:p>
    <w:p w14:paraId="6738586D" w14:textId="65EE8FCB" w:rsidR="08359862" w:rsidRPr="00922620" w:rsidRDefault="4F25F2BD" w:rsidP="08359862">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Narrow to talk about </w:t>
      </w:r>
      <w:r w:rsidR="001740CC" w:rsidRPr="00922620">
        <w:rPr>
          <w:rFonts w:ascii="Times New Roman" w:hAnsi="Times New Roman" w:cs="Times New Roman"/>
        </w:rPr>
        <w:t>m</w:t>
      </w:r>
      <w:r w:rsidRPr="00922620">
        <w:rPr>
          <w:rFonts w:ascii="Times New Roman" w:hAnsi="Times New Roman" w:cs="Times New Roman"/>
        </w:rPr>
        <w:t>arine heat waves (</w:t>
      </w:r>
      <w:r w:rsidR="00D13C45" w:rsidRPr="00922620">
        <w:rPr>
          <w:rFonts w:ascii="Times New Roman" w:hAnsi="Times New Roman" w:cs="Times New Roman"/>
        </w:rPr>
        <w:t>peer reviewed lit)</w:t>
      </w:r>
    </w:p>
    <w:p w14:paraId="7E94E2E9" w14:textId="2FDB601E" w:rsidR="2B0E3214" w:rsidRPr="00922620" w:rsidRDefault="4F25F2BD" w:rsidP="2B0E3214">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Talk about how marine heat waves affect ecosystems &amp; people</w:t>
      </w:r>
    </w:p>
    <w:p w14:paraId="26F79CEE" w14:textId="7BC31338" w:rsidR="00B54A45" w:rsidRPr="00922620" w:rsidRDefault="4F25F2BD" w:rsidP="00D13C45">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can devastate populations, communities, ecosystem goods and services, human food security etc....</w:t>
      </w:r>
    </w:p>
    <w:p w14:paraId="14621FFF" w14:textId="6357B8E3" w:rsidR="08359862" w:rsidRPr="00922620" w:rsidRDefault="4F25F2BD" w:rsidP="08359862">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Bring up mussels, sea star wasting, other examples of organisms getting temperature </w:t>
      </w:r>
      <w:proofErr w:type="gramStart"/>
      <w:r w:rsidRPr="00922620">
        <w:rPr>
          <w:rFonts w:ascii="Times New Roman" w:hAnsi="Times New Roman" w:cs="Times New Roman"/>
        </w:rPr>
        <w:t>fucked</w:t>
      </w:r>
      <w:proofErr w:type="gramEnd"/>
      <w:r w:rsidRPr="00922620">
        <w:rPr>
          <w:rFonts w:ascii="Times New Roman" w:hAnsi="Times New Roman" w:cs="Times New Roman"/>
        </w:rPr>
        <w:t xml:space="preserve">? </w:t>
      </w:r>
      <w:r w:rsidR="0090650F" w:rsidRPr="00922620">
        <w:rPr>
          <w:rFonts w:ascii="Times New Roman" w:hAnsi="Times New Roman" w:cs="Times New Roman"/>
        </w:rPr>
        <w:t xml:space="preserve"> </w:t>
      </w:r>
      <w:r w:rsidR="00EC43C8" w:rsidRPr="00922620">
        <w:rPr>
          <w:rFonts w:ascii="Times New Roman" w:hAnsi="Times New Roman" w:cs="Times New Roman"/>
        </w:rPr>
        <w:t xml:space="preserve"> (</w:t>
      </w:r>
      <w:proofErr w:type="spellStart"/>
      <w:r w:rsidR="00EC43C8" w:rsidRPr="00922620">
        <w:rPr>
          <w:rFonts w:ascii="Times New Roman" w:hAnsi="Times New Roman" w:cs="Times New Roman"/>
        </w:rPr>
        <w:t>Cavole</w:t>
      </w:r>
      <w:proofErr w:type="spellEnd"/>
      <w:r w:rsidR="00EC43C8" w:rsidRPr="00922620">
        <w:rPr>
          <w:rFonts w:ascii="Times New Roman" w:hAnsi="Times New Roman" w:cs="Times New Roman"/>
        </w:rPr>
        <w:t>, 2016).</w:t>
      </w:r>
    </w:p>
    <w:p w14:paraId="24B4FDF8" w14:textId="650E9EBA" w:rsidR="00EA4F81" w:rsidRPr="00922620" w:rsidRDefault="00EA4F81" w:rsidP="00EA4F81">
      <w:pPr>
        <w:pStyle w:val="ListParagraph"/>
        <w:numPr>
          <w:ilvl w:val="2"/>
          <w:numId w:val="4"/>
        </w:numPr>
        <w:spacing w:line="259" w:lineRule="auto"/>
        <w:rPr>
          <w:rFonts w:ascii="Times New Roman" w:hAnsi="Times New Roman" w:cs="Times New Roman"/>
        </w:rPr>
      </w:pPr>
      <w:r w:rsidRPr="00922620">
        <w:rPr>
          <w:rFonts w:ascii="Tahoma" w:hAnsi="Tahoma" w:cs="Tahoma"/>
        </w:rPr>
        <w:lastRenderedPageBreak/>
        <w:t>﻿</w:t>
      </w:r>
      <w:r w:rsidRPr="00922620">
        <w:rPr>
          <w:rFonts w:ascii="Times New Roman" w:hAnsi="Times New Roman" w:cs="Times New Roman"/>
        </w:rPr>
        <w:t>Subarctic copepods, krill Lack of food reduced population, distribution moved northward.</w:t>
      </w:r>
    </w:p>
    <w:p w14:paraId="0D85C264" w14:textId="2BE4D86F" w:rsidR="00EA4F81" w:rsidRPr="00922620" w:rsidRDefault="00E100E9" w:rsidP="00EA4F81">
      <w:pPr>
        <w:pStyle w:val="ListParagraph"/>
        <w:numPr>
          <w:ilvl w:val="2"/>
          <w:numId w:val="4"/>
        </w:numPr>
        <w:spacing w:line="259" w:lineRule="auto"/>
        <w:rPr>
          <w:rFonts w:ascii="Times New Roman" w:hAnsi="Times New Roman" w:cs="Times New Roman"/>
        </w:rPr>
      </w:pPr>
      <w:r w:rsidRPr="00922620">
        <w:rPr>
          <w:rFonts w:ascii="Tahoma" w:hAnsi="Tahoma" w:cs="Tahoma"/>
        </w:rPr>
        <w:t>﻿</w:t>
      </w:r>
      <w:r w:rsidRPr="00922620">
        <w:rPr>
          <w:rFonts w:ascii="Times New Roman" w:hAnsi="Times New Roman" w:cs="Times New Roman"/>
        </w:rPr>
        <w:t>Dungeness crab and mussels Fishery closed due to toxicity</w:t>
      </w:r>
    </w:p>
    <w:p w14:paraId="642F10C5" w14:textId="1FCBCB7E" w:rsidR="00E100E9" w:rsidRPr="00922620" w:rsidRDefault="00E100E9" w:rsidP="00EA4F81">
      <w:pPr>
        <w:pStyle w:val="ListParagraph"/>
        <w:numPr>
          <w:ilvl w:val="2"/>
          <w:numId w:val="4"/>
        </w:numPr>
        <w:spacing w:line="259" w:lineRule="auto"/>
        <w:rPr>
          <w:rFonts w:ascii="Times New Roman" w:hAnsi="Times New Roman" w:cs="Times New Roman"/>
        </w:rPr>
      </w:pPr>
      <w:r w:rsidRPr="00922620">
        <w:rPr>
          <w:rFonts w:ascii="Tahoma" w:hAnsi="Tahoma" w:cs="Tahoma"/>
        </w:rPr>
        <w:t>﻿</w:t>
      </w:r>
      <w:r w:rsidRPr="00922620">
        <w:rPr>
          <w:rFonts w:ascii="Times New Roman" w:hAnsi="Times New Roman" w:cs="Times New Roman"/>
        </w:rPr>
        <w:t>Salmon Warm temperatures decreased recruitment for some species</w:t>
      </w:r>
    </w:p>
    <w:p w14:paraId="06BA0AFC" w14:textId="3855757C" w:rsidR="00E100E9" w:rsidRPr="00922620" w:rsidRDefault="00E100E9" w:rsidP="00EA4F81">
      <w:pPr>
        <w:pStyle w:val="ListParagraph"/>
        <w:numPr>
          <w:ilvl w:val="2"/>
          <w:numId w:val="4"/>
        </w:numPr>
        <w:spacing w:line="259" w:lineRule="auto"/>
        <w:rPr>
          <w:rFonts w:ascii="Times New Roman" w:hAnsi="Times New Roman" w:cs="Times New Roman"/>
        </w:rPr>
      </w:pPr>
      <w:r w:rsidRPr="00922620">
        <w:rPr>
          <w:rFonts w:ascii="Tahoma" w:hAnsi="Tahoma" w:cs="Tahoma"/>
        </w:rPr>
        <w:t>﻿</w:t>
      </w:r>
      <w:r w:rsidRPr="00922620">
        <w:rPr>
          <w:rFonts w:ascii="Times New Roman" w:hAnsi="Times New Roman" w:cs="Times New Roman"/>
        </w:rPr>
        <w:t>Groundfish Potential loss of habitat due to hypoxia</w:t>
      </w:r>
    </w:p>
    <w:p w14:paraId="76B1445B" w14:textId="46B41085" w:rsidR="0090650F" w:rsidRPr="00922620" w:rsidRDefault="0090650F" w:rsidP="00EA4F81">
      <w:pPr>
        <w:pStyle w:val="ListParagraph"/>
        <w:numPr>
          <w:ilvl w:val="2"/>
          <w:numId w:val="4"/>
        </w:numPr>
        <w:spacing w:line="259" w:lineRule="auto"/>
        <w:rPr>
          <w:rFonts w:ascii="Times New Roman" w:hAnsi="Times New Roman" w:cs="Times New Roman"/>
        </w:rPr>
      </w:pPr>
      <w:r w:rsidRPr="00922620">
        <w:rPr>
          <w:rFonts w:ascii="Tahoma" w:hAnsi="Tahoma" w:cs="Tahoma"/>
        </w:rPr>
        <w:t>﻿</w:t>
      </w:r>
      <w:r w:rsidRPr="00922620">
        <w:rPr>
          <w:rFonts w:ascii="Times New Roman" w:hAnsi="Times New Roman" w:cs="Times New Roman"/>
        </w:rPr>
        <w:t xml:space="preserve">Seabirds, seals, and sea lions </w:t>
      </w:r>
      <w:proofErr w:type="gramStart"/>
      <w:r w:rsidRPr="00922620">
        <w:rPr>
          <w:rFonts w:ascii="Times New Roman" w:hAnsi="Times New Roman" w:cs="Times New Roman"/>
        </w:rPr>
        <w:t>Massive</w:t>
      </w:r>
      <w:proofErr w:type="gramEnd"/>
      <w:r w:rsidRPr="00922620">
        <w:rPr>
          <w:rFonts w:ascii="Times New Roman" w:hAnsi="Times New Roman" w:cs="Times New Roman"/>
        </w:rPr>
        <w:t xml:space="preserve"> die-offs due to lack of food</w:t>
      </w:r>
    </w:p>
    <w:p w14:paraId="364C4EAC" w14:textId="030C9521" w:rsidR="0090650F" w:rsidRPr="00922620" w:rsidRDefault="0090650F" w:rsidP="0090650F">
      <w:pPr>
        <w:pStyle w:val="ListParagraph"/>
        <w:numPr>
          <w:ilvl w:val="2"/>
          <w:numId w:val="4"/>
        </w:numPr>
        <w:spacing w:line="259" w:lineRule="auto"/>
        <w:rPr>
          <w:rFonts w:ascii="Times New Roman" w:hAnsi="Times New Roman" w:cs="Times New Roman"/>
        </w:rPr>
      </w:pPr>
      <w:r w:rsidRPr="00922620">
        <w:rPr>
          <w:rFonts w:ascii="Tahoma" w:hAnsi="Tahoma" w:cs="Tahoma"/>
        </w:rPr>
        <w:t>﻿</w:t>
      </w:r>
      <w:r w:rsidRPr="00922620">
        <w:rPr>
          <w:rFonts w:ascii="Times New Roman" w:hAnsi="Times New Roman" w:cs="Times New Roman"/>
        </w:rPr>
        <w:t>Baleen whales Expected to decline due to lack of food</w:t>
      </w:r>
    </w:p>
    <w:p w14:paraId="1390A141" w14:textId="233A0B3F" w:rsidR="31D2439D" w:rsidRPr="00922620" w:rsidRDefault="4F25F2BD" w:rsidP="31D2439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Talk about importance of understanding impact of MHW on individual organisms (to scale up to understand ecosystem impacts) </w:t>
      </w:r>
    </w:p>
    <w:p w14:paraId="43E2E70F" w14:textId="0698A92D" w:rsidR="31D2439D" w:rsidRPr="00922620" w:rsidRDefault="4F25F2BD" w:rsidP="31D2439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Transition sentence into direct impacts of MHW</w:t>
      </w:r>
    </w:p>
    <w:p w14:paraId="7CD4DBF7" w14:textId="1B6C8BD3" w:rsidR="7ECE1D64" w:rsidRPr="00922620" w:rsidRDefault="7ECE1D64" w:rsidP="7ECE1D64">
      <w:pPr>
        <w:pStyle w:val="ListParagraph"/>
        <w:numPr>
          <w:ilvl w:val="0"/>
          <w:numId w:val="4"/>
        </w:numPr>
        <w:spacing w:line="259" w:lineRule="auto"/>
        <w:rPr>
          <w:rFonts w:ascii="Times New Roman" w:hAnsi="Times New Roman" w:cs="Times New Roman"/>
        </w:rPr>
      </w:pPr>
      <w:r w:rsidRPr="00922620">
        <w:rPr>
          <w:rFonts w:ascii="Times New Roman" w:hAnsi="Times New Roman" w:cs="Times New Roman"/>
        </w:rPr>
        <w:t xml:space="preserve">Paragraph </w:t>
      </w:r>
      <w:r w:rsidR="00CF7B1C" w:rsidRPr="00922620">
        <w:rPr>
          <w:rFonts w:ascii="Times New Roman" w:hAnsi="Times New Roman" w:cs="Times New Roman"/>
        </w:rPr>
        <w:t>2</w:t>
      </w:r>
      <w:r w:rsidRPr="00922620">
        <w:rPr>
          <w:rFonts w:ascii="Times New Roman" w:hAnsi="Times New Roman" w:cs="Times New Roman"/>
        </w:rPr>
        <w:t xml:space="preserve">: HOW do heat waves DIRECTLY impact marine organisms </w:t>
      </w:r>
    </w:p>
    <w:p w14:paraId="35DBEB80" w14:textId="7C36BB6D" w:rsidR="2E81AD4F" w:rsidRPr="00922620" w:rsidRDefault="4F25F2BD" w:rsidP="7ECE1D64">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Lethal: Killing them directly by exceeding their thermal tolerance</w:t>
      </w:r>
    </w:p>
    <w:p w14:paraId="3E223A03" w14:textId="0860D60E" w:rsidR="00E77519" w:rsidRPr="00922620" w:rsidRDefault="00E77519" w:rsidP="00E77519">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Find some LT50 studies to back this up?</w:t>
      </w:r>
    </w:p>
    <w:p w14:paraId="7AFBA870" w14:textId="0C60984E" w:rsidR="2E81AD4F" w:rsidRPr="00922620" w:rsidRDefault="4F25F2BD" w:rsidP="7ECE1D64">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Sublethal: Physiologically reducing their fitness (metabolic effects), and modifying their behaviour, feeding patterns, etc.... in response to heat stress</w:t>
      </w:r>
    </w:p>
    <w:p w14:paraId="69B71C3C" w14:textId="7DB848F8" w:rsidR="4F25F2BD" w:rsidRPr="00922620" w:rsidRDefault="4F25F2BD" w:rsidP="4F25F2BD">
      <w:pPr>
        <w:pStyle w:val="ListParagraph"/>
        <w:numPr>
          <w:ilvl w:val="2"/>
          <w:numId w:val="4"/>
        </w:numPr>
        <w:spacing w:line="259" w:lineRule="auto"/>
        <w:rPr>
          <w:rFonts w:ascii="Times New Roman" w:hAnsi="Times New Roman" w:cs="Times New Roman"/>
        </w:rPr>
      </w:pPr>
      <w:commentRangeStart w:id="0"/>
      <w:r w:rsidRPr="00922620">
        <w:rPr>
          <w:rFonts w:ascii="Times New Roman" w:hAnsi="Times New Roman" w:cs="Times New Roman"/>
        </w:rPr>
        <w:t xml:space="preserve">Discuss coral bleaching? </w:t>
      </w:r>
      <w:commentRangeEnd w:id="0"/>
      <w:r w:rsidR="0062253F" w:rsidRPr="00922620">
        <w:rPr>
          <w:rStyle w:val="CommentReference"/>
          <w:rFonts w:ascii="Times New Roman" w:hAnsi="Times New Roman" w:cs="Times New Roman"/>
        </w:rPr>
        <w:commentReference w:id="0"/>
      </w:r>
    </w:p>
    <w:p w14:paraId="5A20A23C" w14:textId="66E79EA0" w:rsidR="31D2439D" w:rsidRPr="00922620" w:rsidRDefault="4F25F2BD" w:rsidP="31D2439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Transition sentence into indirect impacts of MHW</w:t>
      </w:r>
    </w:p>
    <w:p w14:paraId="74830E2E" w14:textId="655913A8" w:rsidR="2E81AD4F" w:rsidRPr="00922620" w:rsidRDefault="4F25F2BD" w:rsidP="7ECE1D64">
      <w:pPr>
        <w:pStyle w:val="ListParagraph"/>
        <w:numPr>
          <w:ilvl w:val="0"/>
          <w:numId w:val="4"/>
        </w:numPr>
        <w:spacing w:line="259" w:lineRule="auto"/>
        <w:rPr>
          <w:rFonts w:ascii="Times New Roman" w:hAnsi="Times New Roman" w:cs="Times New Roman"/>
        </w:rPr>
      </w:pPr>
      <w:r w:rsidRPr="00922620">
        <w:rPr>
          <w:rFonts w:ascii="Times New Roman" w:hAnsi="Times New Roman" w:cs="Times New Roman"/>
        </w:rPr>
        <w:t xml:space="preserve">Paragraph </w:t>
      </w:r>
      <w:r w:rsidR="00CF7B1C" w:rsidRPr="00922620">
        <w:rPr>
          <w:rFonts w:ascii="Times New Roman" w:hAnsi="Times New Roman" w:cs="Times New Roman"/>
        </w:rPr>
        <w:t>3</w:t>
      </w:r>
      <w:r w:rsidRPr="00922620">
        <w:rPr>
          <w:rFonts w:ascii="Times New Roman" w:hAnsi="Times New Roman" w:cs="Times New Roman"/>
        </w:rPr>
        <w:t>: Indirect impacts of marine heat waves through disease</w:t>
      </w:r>
    </w:p>
    <w:p w14:paraId="26DACF1B" w14:textId="540AD996" w:rsidR="4F25F2BD" w:rsidRPr="00922620" w:rsidRDefault="4F25F2BD" w:rsidP="4F25F2BD">
      <w:pPr>
        <w:pStyle w:val="ListParagraph"/>
        <w:numPr>
          <w:ilvl w:val="1"/>
          <w:numId w:val="4"/>
        </w:numPr>
        <w:spacing w:line="259" w:lineRule="auto"/>
        <w:rPr>
          <w:rFonts w:ascii="Times New Roman" w:eastAsiaTheme="minorEastAsia" w:hAnsi="Times New Roman" w:cs="Times New Roman"/>
        </w:rPr>
      </w:pPr>
      <w:r w:rsidRPr="00922620">
        <w:rPr>
          <w:rFonts w:ascii="Times New Roman" w:hAnsi="Times New Roman" w:cs="Times New Roman"/>
        </w:rPr>
        <w:t>Discuss sea star wasting syndrome</w:t>
      </w:r>
    </w:p>
    <w:p w14:paraId="0190FAB8" w14:textId="015BBA2D" w:rsidR="4F25F2BD" w:rsidRPr="00922620" w:rsidRDefault="4F25F2BD" w:rsidP="4F25F2B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Find other examples of diseases triggered by heat stress</w:t>
      </w:r>
    </w:p>
    <w:p w14:paraId="3A5829D0" w14:textId="77777777" w:rsidR="00D1453A" w:rsidRPr="00922620" w:rsidRDefault="00D1453A" w:rsidP="00D1453A">
      <w:pPr>
        <w:pStyle w:val="ListParagraph"/>
        <w:numPr>
          <w:ilvl w:val="0"/>
          <w:numId w:val="4"/>
        </w:numPr>
        <w:spacing w:line="259" w:lineRule="auto"/>
        <w:rPr>
          <w:rFonts w:ascii="Times New Roman" w:hAnsi="Times New Roman" w:cs="Times New Roman"/>
        </w:rPr>
      </w:pPr>
      <w:commentRangeStart w:id="1"/>
      <w:r w:rsidRPr="00922620">
        <w:rPr>
          <w:rFonts w:ascii="Times New Roman" w:hAnsi="Times New Roman" w:cs="Times New Roman"/>
        </w:rPr>
        <w:t>Paragraph 5</w:t>
      </w:r>
      <w:commentRangeEnd w:id="1"/>
      <w:r w:rsidR="00B601D7" w:rsidRPr="00922620">
        <w:rPr>
          <w:rStyle w:val="CommentReference"/>
          <w:rFonts w:ascii="Times New Roman" w:hAnsi="Times New Roman" w:cs="Times New Roman"/>
        </w:rPr>
        <w:commentReference w:id="1"/>
      </w:r>
      <w:r w:rsidRPr="00922620">
        <w:rPr>
          <w:rFonts w:ascii="Times New Roman" w:hAnsi="Times New Roman" w:cs="Times New Roman"/>
        </w:rPr>
        <w:t xml:space="preserve">: Introduce </w:t>
      </w:r>
      <w:proofErr w:type="spellStart"/>
      <w:r w:rsidRPr="00922620">
        <w:rPr>
          <w:rFonts w:ascii="Times New Roman" w:hAnsi="Times New Roman" w:cs="Times New Roman"/>
        </w:rPr>
        <w:t>cukes</w:t>
      </w:r>
      <w:proofErr w:type="spellEnd"/>
      <w:r w:rsidRPr="00922620">
        <w:rPr>
          <w:rFonts w:ascii="Times New Roman" w:hAnsi="Times New Roman" w:cs="Times New Roman"/>
        </w:rPr>
        <w:t xml:space="preserve"> and </w:t>
      </w:r>
      <w:proofErr w:type="gramStart"/>
      <w:r w:rsidRPr="00922620">
        <w:rPr>
          <w:rFonts w:ascii="Times New Roman" w:hAnsi="Times New Roman" w:cs="Times New Roman"/>
        </w:rPr>
        <w:t>Talk</w:t>
      </w:r>
      <w:proofErr w:type="gramEnd"/>
      <w:r w:rsidRPr="00922620">
        <w:rPr>
          <w:rFonts w:ascii="Times New Roman" w:hAnsi="Times New Roman" w:cs="Times New Roman"/>
        </w:rPr>
        <w:t xml:space="preserve"> about why the heck anyone cares to study giant California sea cucumbers</w:t>
      </w:r>
    </w:p>
    <w:p w14:paraId="6348D2CC" w14:textId="77777777" w:rsidR="00D1453A" w:rsidRPr="00922620" w:rsidRDefault="00D1453A" w:rsidP="00D1453A">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Start this paragraph by stating that it’s important to know how MHW affect </w:t>
      </w:r>
      <w:proofErr w:type="spellStart"/>
      <w:r w:rsidRPr="00922620">
        <w:rPr>
          <w:rFonts w:ascii="Times New Roman" w:hAnsi="Times New Roman" w:cs="Times New Roman"/>
        </w:rPr>
        <w:t>cukes</w:t>
      </w:r>
      <w:proofErr w:type="spellEnd"/>
      <w:r w:rsidRPr="00922620">
        <w:rPr>
          <w:rFonts w:ascii="Times New Roman" w:hAnsi="Times New Roman" w:cs="Times New Roman"/>
        </w:rPr>
        <w:t xml:space="preserve"> and there’s a lack of knowledge here</w:t>
      </w:r>
    </w:p>
    <w:p w14:paraId="7BCBCBD3" w14:textId="77777777" w:rsidR="00D1453A" w:rsidRPr="00922620" w:rsidRDefault="00D1453A" w:rsidP="00D1453A">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Who cares about </w:t>
      </w:r>
      <w:proofErr w:type="spellStart"/>
      <w:r w:rsidRPr="00922620">
        <w:rPr>
          <w:rFonts w:ascii="Times New Roman" w:hAnsi="Times New Roman" w:cs="Times New Roman"/>
        </w:rPr>
        <w:t>cukes</w:t>
      </w:r>
      <w:proofErr w:type="spellEnd"/>
      <w:r w:rsidRPr="00922620">
        <w:rPr>
          <w:rFonts w:ascii="Times New Roman" w:hAnsi="Times New Roman" w:cs="Times New Roman"/>
        </w:rPr>
        <w:t xml:space="preserve">? </w:t>
      </w:r>
    </w:p>
    <w:p w14:paraId="5457572F" w14:textId="77777777" w:rsidR="00D1453A" w:rsidRPr="00922620" w:rsidRDefault="00D1453A" w:rsidP="00D1453A">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 xml:space="preserve">Discuss ecological importance of </w:t>
      </w:r>
      <w:proofErr w:type="spellStart"/>
      <w:r w:rsidRPr="00922620">
        <w:rPr>
          <w:rFonts w:ascii="Times New Roman" w:hAnsi="Times New Roman" w:cs="Times New Roman"/>
        </w:rPr>
        <w:t>cukes</w:t>
      </w:r>
      <w:proofErr w:type="spellEnd"/>
    </w:p>
    <w:p w14:paraId="30369E00" w14:textId="7C9D529F" w:rsidR="00D1453A" w:rsidRPr="00922620" w:rsidRDefault="00D1453A" w:rsidP="00D1453A">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 xml:space="preserve">Discuss economic importance of </w:t>
      </w:r>
      <w:proofErr w:type="spellStart"/>
      <w:r w:rsidRPr="00922620">
        <w:rPr>
          <w:rFonts w:ascii="Times New Roman" w:hAnsi="Times New Roman" w:cs="Times New Roman"/>
        </w:rPr>
        <w:t>cukes</w:t>
      </w:r>
      <w:proofErr w:type="spellEnd"/>
    </w:p>
    <w:p w14:paraId="4F86A722" w14:textId="7253FC80" w:rsidR="00672424" w:rsidRPr="00922620" w:rsidRDefault="00672424" w:rsidP="00672424">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Transition back to heat waves </w:t>
      </w:r>
    </w:p>
    <w:p w14:paraId="1690B2E3" w14:textId="0FC71780" w:rsidR="31D2439D" w:rsidRPr="00922620" w:rsidRDefault="4F25F2BD" w:rsidP="31D2439D">
      <w:pPr>
        <w:pStyle w:val="ListParagraph"/>
        <w:numPr>
          <w:ilvl w:val="0"/>
          <w:numId w:val="4"/>
        </w:numPr>
        <w:spacing w:line="259" w:lineRule="auto"/>
        <w:rPr>
          <w:rFonts w:ascii="Times New Roman" w:hAnsi="Times New Roman" w:cs="Times New Roman"/>
        </w:rPr>
      </w:pPr>
      <w:r w:rsidRPr="00922620">
        <w:rPr>
          <w:rFonts w:ascii="Times New Roman" w:hAnsi="Times New Roman" w:cs="Times New Roman"/>
        </w:rPr>
        <w:t xml:space="preserve">Paragraph </w:t>
      </w:r>
      <w:r w:rsidR="00CF7B1C" w:rsidRPr="00922620">
        <w:rPr>
          <w:rFonts w:ascii="Times New Roman" w:hAnsi="Times New Roman" w:cs="Times New Roman"/>
        </w:rPr>
        <w:t>4</w:t>
      </w:r>
      <w:r w:rsidRPr="00922620">
        <w:rPr>
          <w:rFonts w:ascii="Times New Roman" w:hAnsi="Times New Roman" w:cs="Times New Roman"/>
        </w:rPr>
        <w:t xml:space="preserve">: </w:t>
      </w:r>
      <w:r w:rsidR="001F237E" w:rsidRPr="00922620">
        <w:rPr>
          <w:rFonts w:ascii="Times New Roman" w:hAnsi="Times New Roman" w:cs="Times New Roman"/>
        </w:rPr>
        <w:t xml:space="preserve">Tie the </w:t>
      </w:r>
      <w:proofErr w:type="spellStart"/>
      <w:r w:rsidR="001F237E" w:rsidRPr="00922620">
        <w:rPr>
          <w:rFonts w:ascii="Times New Roman" w:hAnsi="Times New Roman" w:cs="Times New Roman"/>
        </w:rPr>
        <w:t>cukes</w:t>
      </w:r>
      <w:proofErr w:type="spellEnd"/>
      <w:r w:rsidR="001F237E" w:rsidRPr="00922620">
        <w:rPr>
          <w:rFonts w:ascii="Times New Roman" w:hAnsi="Times New Roman" w:cs="Times New Roman"/>
        </w:rPr>
        <w:t xml:space="preserve"> </w:t>
      </w:r>
      <w:proofErr w:type="spellStart"/>
      <w:r w:rsidR="001F237E" w:rsidRPr="00922620">
        <w:rPr>
          <w:rFonts w:ascii="Times New Roman" w:hAnsi="Times New Roman" w:cs="Times New Roman"/>
        </w:rPr>
        <w:t>ot</w:t>
      </w:r>
      <w:proofErr w:type="spellEnd"/>
      <w:r w:rsidR="001F237E" w:rsidRPr="00922620">
        <w:rPr>
          <w:rFonts w:ascii="Times New Roman" w:hAnsi="Times New Roman" w:cs="Times New Roman"/>
        </w:rPr>
        <w:t xml:space="preserve"> heat waves</w:t>
      </w:r>
    </w:p>
    <w:p w14:paraId="17FC0D37" w14:textId="405F3B21" w:rsidR="4F25F2BD" w:rsidRPr="00922620" w:rsidRDefault="4F25F2BD" w:rsidP="4F25F2B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Explain how the effects of heat waves on cucumbers are not well known AT ALL</w:t>
      </w:r>
    </w:p>
    <w:p w14:paraId="22801ABB" w14:textId="388DCD74" w:rsidR="4F25F2BD" w:rsidRPr="00922620" w:rsidRDefault="4F25F2BD" w:rsidP="4F25F2B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THEN talk about how there is evidence suggesting they may be an example of a system where there is potential for heat waves to have direct effects AND possibly indirect disease effects</w:t>
      </w:r>
    </w:p>
    <w:p w14:paraId="02ACC07C" w14:textId="026B5A86" w:rsidR="31D2439D" w:rsidRPr="00922620" w:rsidRDefault="4F25F2BD" w:rsidP="4F25F2BD">
      <w:pPr>
        <w:pStyle w:val="ListParagraph"/>
        <w:numPr>
          <w:ilvl w:val="1"/>
          <w:numId w:val="4"/>
        </w:numPr>
        <w:spacing w:line="259" w:lineRule="auto"/>
        <w:rPr>
          <w:rFonts w:ascii="Times New Roman" w:eastAsiaTheme="minorEastAsia" w:hAnsi="Times New Roman" w:cs="Times New Roman"/>
        </w:rPr>
      </w:pPr>
      <w:r w:rsidRPr="00922620">
        <w:rPr>
          <w:rFonts w:ascii="Times New Roman" w:hAnsi="Times New Roman" w:cs="Times New Roman"/>
        </w:rPr>
        <w:t xml:space="preserve">Discuss how we wonder if </w:t>
      </w:r>
      <w:proofErr w:type="spellStart"/>
      <w:r w:rsidRPr="00922620">
        <w:rPr>
          <w:rFonts w:ascii="Times New Roman" w:hAnsi="Times New Roman" w:cs="Times New Roman"/>
        </w:rPr>
        <w:t>cuke</w:t>
      </w:r>
      <w:proofErr w:type="spellEnd"/>
      <w:r w:rsidRPr="00922620">
        <w:rPr>
          <w:rFonts w:ascii="Times New Roman" w:hAnsi="Times New Roman" w:cs="Times New Roman"/>
        </w:rPr>
        <w:t xml:space="preserve"> wasting (</w:t>
      </w:r>
      <w:r w:rsidR="00F014B9" w:rsidRPr="00922620">
        <w:rPr>
          <w:rFonts w:ascii="Times New Roman" w:hAnsi="Times New Roman" w:cs="Times New Roman"/>
        </w:rPr>
        <w:t>like</w:t>
      </w:r>
      <w:r w:rsidRPr="00922620">
        <w:rPr>
          <w:rFonts w:ascii="Times New Roman" w:hAnsi="Times New Roman" w:cs="Times New Roman"/>
        </w:rPr>
        <w:t xml:space="preserve"> sea star wasting) could be heat triggered</w:t>
      </w:r>
    </w:p>
    <w:p w14:paraId="7667C77E" w14:textId="1B1D1816" w:rsidR="005C79CA" w:rsidRPr="00922620" w:rsidRDefault="005C79CA" w:rsidP="005C79CA">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Discuss how there’s evidence for wasting in cucumbers, and how this resembles sea star wasting, and how this MAY or MAY NOT be a contagious thing</w:t>
      </w:r>
    </w:p>
    <w:p w14:paraId="4D97933F" w14:textId="6C71B165" w:rsidR="31D2439D" w:rsidRPr="00922620" w:rsidRDefault="4F25F2BD" w:rsidP="31D2439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 xml:space="preserve">Transition statement to </w:t>
      </w:r>
      <w:r w:rsidR="001F237E" w:rsidRPr="00922620">
        <w:rPr>
          <w:rFonts w:ascii="Times New Roman" w:hAnsi="Times New Roman" w:cs="Times New Roman"/>
        </w:rPr>
        <w:t>questions</w:t>
      </w:r>
    </w:p>
    <w:p w14:paraId="56E687E7" w14:textId="74440C22" w:rsidR="31D2439D" w:rsidRPr="00922620" w:rsidRDefault="4F25F2BD" w:rsidP="4F25F2BD">
      <w:pPr>
        <w:pStyle w:val="ListParagraph"/>
        <w:numPr>
          <w:ilvl w:val="0"/>
          <w:numId w:val="4"/>
        </w:numPr>
        <w:spacing w:line="259" w:lineRule="auto"/>
        <w:rPr>
          <w:rFonts w:ascii="Times New Roman" w:hAnsi="Times New Roman" w:cs="Times New Roman"/>
        </w:rPr>
      </w:pPr>
      <w:r w:rsidRPr="00922620">
        <w:rPr>
          <w:rFonts w:ascii="Times New Roman" w:hAnsi="Times New Roman" w:cs="Times New Roman"/>
        </w:rPr>
        <w:t xml:space="preserve">Paragraph </w:t>
      </w:r>
      <w:r w:rsidR="00CF7B1C" w:rsidRPr="00922620">
        <w:rPr>
          <w:rFonts w:ascii="Times New Roman" w:hAnsi="Times New Roman" w:cs="Times New Roman"/>
        </w:rPr>
        <w:t>6</w:t>
      </w:r>
      <w:r w:rsidRPr="00922620">
        <w:rPr>
          <w:rFonts w:ascii="Times New Roman" w:hAnsi="Times New Roman" w:cs="Times New Roman"/>
        </w:rPr>
        <w:t xml:space="preserve">: Statement of intent and specific questions we’re addressing </w:t>
      </w:r>
    </w:p>
    <w:p w14:paraId="2590E7F1" w14:textId="500FB15F" w:rsidR="4F25F2BD" w:rsidRPr="00922620" w:rsidRDefault="4F25F2BD" w:rsidP="4F25F2BD">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To understand how marine heat waves affect sea cucumbers and potentially also diseases triggered by MHW, we are investigating the following questions by simulating a marine heat wave in a lab environment...</w:t>
      </w:r>
    </w:p>
    <w:p w14:paraId="665EB337" w14:textId="0E5E2BBD" w:rsidR="4F25F2BD" w:rsidRPr="00922620" w:rsidRDefault="4F25F2BD" w:rsidP="4F25F2BD">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 xml:space="preserve">Do marine heat waves have direct lethal effects on cucumbers? </w:t>
      </w:r>
    </w:p>
    <w:p w14:paraId="79197AD7" w14:textId="194C0932" w:rsidR="4F25F2BD" w:rsidRPr="00922620" w:rsidRDefault="4F25F2BD" w:rsidP="4F25F2BD">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lastRenderedPageBreak/>
        <w:t>What are the direct sublethal effects of MHW on cucumbers (movement behaviour, feeding</w:t>
      </w:r>
      <w:proofErr w:type="gramStart"/>
      <w:r w:rsidRPr="00922620">
        <w:rPr>
          <w:rFonts w:ascii="Times New Roman" w:hAnsi="Times New Roman" w:cs="Times New Roman"/>
        </w:rPr>
        <w:t>)</w:t>
      </w:r>
      <w:proofErr w:type="gramEnd"/>
      <w:r w:rsidRPr="00922620">
        <w:rPr>
          <w:rFonts w:ascii="Times New Roman" w:hAnsi="Times New Roman" w:cs="Times New Roman"/>
        </w:rPr>
        <w:t xml:space="preserve"> </w:t>
      </w:r>
    </w:p>
    <w:p w14:paraId="3009C7F3" w14:textId="539ECDEB" w:rsidR="4F25F2BD" w:rsidRPr="00922620" w:rsidRDefault="4F25F2BD" w:rsidP="4F25F2BD">
      <w:pPr>
        <w:pStyle w:val="ListParagraph"/>
        <w:numPr>
          <w:ilvl w:val="2"/>
          <w:numId w:val="4"/>
        </w:numPr>
        <w:spacing w:line="259" w:lineRule="auto"/>
        <w:rPr>
          <w:rFonts w:ascii="Times New Roman" w:hAnsi="Times New Roman" w:cs="Times New Roman"/>
        </w:rPr>
      </w:pPr>
      <w:r w:rsidRPr="00922620">
        <w:rPr>
          <w:rFonts w:ascii="Times New Roman" w:hAnsi="Times New Roman" w:cs="Times New Roman"/>
        </w:rPr>
        <w:t xml:space="preserve">Is there any evidence (in a lab setting) that MHW induces wasting? </w:t>
      </w:r>
    </w:p>
    <w:p w14:paraId="5782B1E9" w14:textId="3EEA1CA3" w:rsidR="001D179F" w:rsidRPr="00922620" w:rsidRDefault="4F25F2BD" w:rsidP="00EE4A8B">
      <w:pPr>
        <w:pStyle w:val="ListParagraph"/>
        <w:numPr>
          <w:ilvl w:val="1"/>
          <w:numId w:val="4"/>
        </w:numPr>
        <w:spacing w:line="259" w:lineRule="auto"/>
        <w:rPr>
          <w:rFonts w:ascii="Times New Roman" w:hAnsi="Times New Roman" w:cs="Times New Roman"/>
        </w:rPr>
      </w:pPr>
      <w:r w:rsidRPr="00922620">
        <w:rPr>
          <w:rFonts w:ascii="Times New Roman" w:hAnsi="Times New Roman" w:cs="Times New Roman"/>
        </w:rPr>
        <w:t>Hypotheses:</w:t>
      </w:r>
    </w:p>
    <w:p w14:paraId="547C1A9D" w14:textId="3D347154" w:rsidR="004B1364" w:rsidRPr="00922620" w:rsidRDefault="000E7E5E" w:rsidP="009E5F78">
      <w:pPr>
        <w:rPr>
          <w:rFonts w:ascii="Times New Roman" w:hAnsi="Times New Roman" w:cs="Times New Roman"/>
          <w:b/>
          <w:bCs/>
        </w:rPr>
      </w:pPr>
      <w:commentRangeStart w:id="2"/>
      <w:r w:rsidRPr="00922620">
        <w:rPr>
          <w:rFonts w:ascii="Times New Roman" w:hAnsi="Times New Roman" w:cs="Times New Roman"/>
          <w:b/>
          <w:bCs/>
        </w:rPr>
        <w:t>Introduction</w:t>
      </w:r>
      <w:commentRangeEnd w:id="2"/>
      <w:r w:rsidR="007869EB" w:rsidRPr="00922620">
        <w:rPr>
          <w:rStyle w:val="CommentReference"/>
          <w:rFonts w:ascii="Times New Roman" w:hAnsi="Times New Roman" w:cs="Times New Roman"/>
        </w:rPr>
        <w:commentReference w:id="2"/>
      </w:r>
      <w:r w:rsidRPr="00922620">
        <w:rPr>
          <w:rFonts w:ascii="Times New Roman" w:hAnsi="Times New Roman" w:cs="Times New Roman"/>
          <w:b/>
          <w:bCs/>
        </w:rPr>
        <w:t>:</w:t>
      </w:r>
    </w:p>
    <w:p w14:paraId="4C72962C" w14:textId="77777777" w:rsidR="009E5F78" w:rsidRPr="00922620" w:rsidRDefault="009E5F78" w:rsidP="009E5F78">
      <w:pPr>
        <w:rPr>
          <w:rFonts w:ascii="Times New Roman" w:hAnsi="Times New Roman" w:cs="Times New Roman"/>
          <w:b/>
          <w:bCs/>
        </w:rPr>
      </w:pPr>
    </w:p>
    <w:p w14:paraId="09E717ED" w14:textId="353226CF" w:rsidR="00EC013E" w:rsidRPr="00922620" w:rsidRDefault="005D4621" w:rsidP="0071746A">
      <w:pPr>
        <w:spacing w:after="120" w:line="276" w:lineRule="auto"/>
        <w:ind w:firstLine="720"/>
        <w:rPr>
          <w:rFonts w:ascii="Times New Roman" w:hAnsi="Times New Roman" w:cs="Times New Roman"/>
        </w:rPr>
      </w:pPr>
      <w:r w:rsidRPr="00922620">
        <w:rPr>
          <w:rFonts w:ascii="Times New Roman" w:hAnsi="Times New Roman" w:cs="Times New Roman"/>
        </w:rPr>
        <w:t>Over the</w:t>
      </w:r>
      <w:r w:rsidR="007869EB" w:rsidRPr="00922620">
        <w:rPr>
          <w:rFonts w:ascii="Times New Roman" w:hAnsi="Times New Roman" w:cs="Times New Roman"/>
        </w:rPr>
        <w:t xml:space="preserve"> </w:t>
      </w:r>
      <w:r w:rsidRPr="00922620">
        <w:rPr>
          <w:rFonts w:ascii="Times New Roman" w:hAnsi="Times New Roman" w:cs="Times New Roman"/>
        </w:rPr>
        <w:t>pa</w:t>
      </w:r>
      <w:r w:rsidR="007869EB" w:rsidRPr="00922620">
        <w:rPr>
          <w:rFonts w:ascii="Times New Roman" w:hAnsi="Times New Roman" w:cs="Times New Roman"/>
        </w:rPr>
        <w:t xml:space="preserve">st two centuries, </w:t>
      </w:r>
      <w:r w:rsidR="0085170B" w:rsidRPr="00922620">
        <w:rPr>
          <w:rFonts w:ascii="Times New Roman" w:hAnsi="Times New Roman" w:cs="Times New Roman"/>
        </w:rPr>
        <w:t>unchecked human development and greenhouse gas emissions have profoundly impacted</w:t>
      </w:r>
      <w:r w:rsidR="007869EB" w:rsidRPr="00922620">
        <w:rPr>
          <w:rFonts w:ascii="Times New Roman" w:hAnsi="Times New Roman" w:cs="Times New Roman"/>
        </w:rPr>
        <w:t xml:space="preserve"> the biosphere and the climate</w:t>
      </w:r>
      <w:r w:rsidR="00BA3E81" w:rsidRPr="00922620">
        <w:rPr>
          <w:rFonts w:ascii="Times New Roman" w:hAnsi="Times New Roman" w:cs="Times New Roman"/>
        </w:rPr>
        <w:t xml:space="preserve"> </w:t>
      </w:r>
      <w:r w:rsidRPr="00922620">
        <w:rPr>
          <w:rFonts w:ascii="Times New Roman" w:hAnsi="Times New Roman" w:cs="Times New Roman"/>
        </w:rPr>
        <w:fldChar w:fldCharType="begin" w:fldLock="1"/>
      </w:r>
      <w:r w:rsidR="00D05AA5">
        <w:rPr>
          <w:rFonts w:ascii="Times New Roman" w:hAnsi="Times New Roman" w:cs="Times New Roman"/>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²","given":"Eric","non-dropping-particle":"","parse-names":false,"suffix":""},{"dropping-particle":"","family":"Convey³","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id":"ITEM-2","issued":{"date-parts":[["2002"]]},"title":"Ecological responses to recent climate change","type":"article-journal"},"uris":["http://www.mendeley.com/documents/?uuid=89d24d85-68a2-34e6-a559-575dba0d4223","http://www.mendeley.com/documents/?uuid=fabb4d43-b8c7-435c-aac1-fa706a7b3c45"]}],"mendeley":{"formattedCitation":"(1, 2)","plainTextFormattedCitation":"(1, 2)","previouslyFormattedCitation":"(1, 2)"},"properties":{"noteIndex":0},"schema":"https://github.com/citation-style-language/schema/raw/master/csl-citation.json"}</w:instrText>
      </w:r>
      <w:r w:rsidRPr="00922620">
        <w:rPr>
          <w:rFonts w:ascii="Times New Roman" w:hAnsi="Times New Roman" w:cs="Times New Roman"/>
        </w:rPr>
        <w:fldChar w:fldCharType="separate"/>
      </w:r>
      <w:r w:rsidRPr="00922620">
        <w:rPr>
          <w:rFonts w:ascii="Times New Roman" w:hAnsi="Times New Roman" w:cs="Times New Roman"/>
          <w:noProof/>
        </w:rPr>
        <w:t>(1, 2)</w:t>
      </w:r>
      <w:r w:rsidRPr="00922620">
        <w:rPr>
          <w:rFonts w:ascii="Times New Roman" w:hAnsi="Times New Roman" w:cs="Times New Roman"/>
        </w:rPr>
        <w:fldChar w:fldCharType="end"/>
      </w:r>
      <w:r w:rsidRPr="00922620">
        <w:rPr>
          <w:rFonts w:ascii="Times New Roman" w:hAnsi="Times New Roman" w:cs="Times New Roman"/>
        </w:rPr>
        <w:t xml:space="preserve">. </w:t>
      </w:r>
      <w:r w:rsidR="00E813BF" w:rsidRPr="00922620">
        <w:rPr>
          <w:rFonts w:ascii="Times New Roman" w:hAnsi="Times New Roman" w:cs="Times New Roman"/>
        </w:rPr>
        <w:t xml:space="preserve">The rising frequency of extreme climatic and weather events, </w:t>
      </w:r>
      <w:r w:rsidR="00B958B2" w:rsidRPr="00922620">
        <w:rPr>
          <w:rFonts w:ascii="Times New Roman" w:hAnsi="Times New Roman" w:cs="Times New Roman"/>
        </w:rPr>
        <w:t xml:space="preserve">including </w:t>
      </w:r>
      <w:r w:rsidR="00E813BF" w:rsidRPr="00922620">
        <w:rPr>
          <w:rFonts w:ascii="Times New Roman" w:hAnsi="Times New Roman" w:cs="Times New Roman"/>
        </w:rPr>
        <w:t>marine heatwaves</w:t>
      </w:r>
      <w:r w:rsidR="005A78DE" w:rsidRPr="00922620">
        <w:rPr>
          <w:rFonts w:ascii="Times New Roman" w:hAnsi="Times New Roman" w:cs="Times New Roman"/>
        </w:rPr>
        <w:t xml:space="preserve"> (MHWs)</w:t>
      </w:r>
      <w:r w:rsidR="00E813BF" w:rsidRPr="00922620">
        <w:rPr>
          <w:rFonts w:ascii="Times New Roman" w:hAnsi="Times New Roman" w:cs="Times New Roman"/>
        </w:rPr>
        <w:t xml:space="preserve">, is one of the consequences </w:t>
      </w:r>
      <w:r w:rsidR="0056173A" w:rsidRPr="00922620">
        <w:rPr>
          <w:rFonts w:ascii="Times New Roman" w:hAnsi="Times New Roman" w:cs="Times New Roman"/>
        </w:rPr>
        <w:t xml:space="preserve">of </w:t>
      </w:r>
      <w:r w:rsidR="008D1997" w:rsidRPr="00922620">
        <w:rPr>
          <w:rFonts w:ascii="Times New Roman" w:hAnsi="Times New Roman" w:cs="Times New Roman"/>
        </w:rPr>
        <w:t xml:space="preserve">our </w:t>
      </w:r>
      <w:r w:rsidR="006F1CF7" w:rsidRPr="00922620">
        <w:rPr>
          <w:rFonts w:ascii="Times New Roman" w:hAnsi="Times New Roman" w:cs="Times New Roman"/>
        </w:rPr>
        <w:t xml:space="preserve">move into the Anthropocene </w:t>
      </w:r>
      <w:r w:rsidR="00E813BF"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3)","plainTextFormattedCitation":"(3)","previouslyFormattedCitation":"(3)"},"properties":{"noteIndex":0},"schema":"https://github.com/citation-style-language/schema/raw/master/csl-citation.json"}</w:instrText>
      </w:r>
      <w:r w:rsidR="00E813BF" w:rsidRPr="00922620">
        <w:rPr>
          <w:rFonts w:ascii="Times New Roman" w:hAnsi="Times New Roman" w:cs="Times New Roman"/>
        </w:rPr>
        <w:fldChar w:fldCharType="separate"/>
      </w:r>
      <w:r w:rsidR="00E813BF" w:rsidRPr="00922620">
        <w:rPr>
          <w:rFonts w:ascii="Times New Roman" w:hAnsi="Times New Roman" w:cs="Times New Roman"/>
          <w:noProof/>
        </w:rPr>
        <w:t>(3)</w:t>
      </w:r>
      <w:r w:rsidR="00E813BF" w:rsidRPr="00922620">
        <w:rPr>
          <w:rFonts w:ascii="Times New Roman" w:hAnsi="Times New Roman" w:cs="Times New Roman"/>
        </w:rPr>
        <w:fldChar w:fldCharType="end"/>
      </w:r>
      <w:r w:rsidR="00E813BF" w:rsidRPr="00922620">
        <w:rPr>
          <w:rFonts w:ascii="Times New Roman" w:hAnsi="Times New Roman" w:cs="Times New Roman"/>
        </w:rPr>
        <w:t>.</w:t>
      </w:r>
      <w:r w:rsidR="00FF5EE6" w:rsidRPr="00922620">
        <w:rPr>
          <w:rFonts w:ascii="Times New Roman" w:hAnsi="Times New Roman" w:cs="Times New Roman"/>
        </w:rPr>
        <w:t xml:space="preserve"> </w:t>
      </w:r>
      <w:r w:rsidR="007869EB" w:rsidRPr="00922620">
        <w:rPr>
          <w:rFonts w:ascii="Times New Roman" w:hAnsi="Times New Roman" w:cs="Times New Roman"/>
        </w:rPr>
        <w:t>M</w:t>
      </w:r>
      <w:r w:rsidR="005A78DE" w:rsidRPr="00922620">
        <w:rPr>
          <w:rFonts w:ascii="Times New Roman" w:hAnsi="Times New Roman" w:cs="Times New Roman"/>
        </w:rPr>
        <w:t xml:space="preserve">HWs </w:t>
      </w:r>
      <w:r w:rsidR="007869EB" w:rsidRPr="00922620">
        <w:rPr>
          <w:rFonts w:ascii="Times New Roman" w:hAnsi="Times New Roman" w:cs="Times New Roman"/>
        </w:rPr>
        <w:t xml:space="preserve">are occurrences of anomalously warm </w:t>
      </w:r>
      <w:r w:rsidR="00751D48" w:rsidRPr="00922620">
        <w:rPr>
          <w:rFonts w:ascii="Times New Roman" w:hAnsi="Times New Roman" w:cs="Times New Roman"/>
        </w:rPr>
        <w:t>sea</w:t>
      </w:r>
      <w:r w:rsidR="007869EB" w:rsidRPr="00922620">
        <w:rPr>
          <w:rFonts w:ascii="Times New Roman" w:hAnsi="Times New Roman" w:cs="Times New Roman"/>
        </w:rPr>
        <w:t xml:space="preserve">water temperatures for a discrete duration of time in a specific locality </w:t>
      </w:r>
      <w:commentRangeStart w:id="3"/>
      <w:r w:rsidR="007869EB"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4)","plainTextFormattedCitation":"(4)","previouslyFormattedCitation":"(4)"},"properties":{"noteIndex":0},"schema":"https://github.com/citation-style-language/schema/raw/master/csl-citation.json"}</w:instrText>
      </w:r>
      <w:r w:rsidR="007869EB" w:rsidRPr="00922620">
        <w:rPr>
          <w:rFonts w:ascii="Times New Roman" w:hAnsi="Times New Roman" w:cs="Times New Roman"/>
        </w:rPr>
        <w:fldChar w:fldCharType="separate"/>
      </w:r>
      <w:r w:rsidR="007724B5" w:rsidRPr="00922620">
        <w:rPr>
          <w:rFonts w:ascii="Times New Roman" w:hAnsi="Times New Roman" w:cs="Times New Roman"/>
          <w:noProof/>
        </w:rPr>
        <w:t>(4)</w:t>
      </w:r>
      <w:r w:rsidR="007869EB" w:rsidRPr="00922620">
        <w:rPr>
          <w:rFonts w:ascii="Times New Roman" w:hAnsi="Times New Roman" w:cs="Times New Roman"/>
        </w:rPr>
        <w:fldChar w:fldCharType="end"/>
      </w:r>
      <w:commentRangeEnd w:id="3"/>
      <w:r w:rsidR="007869EB" w:rsidRPr="00922620">
        <w:rPr>
          <w:rStyle w:val="CommentReference"/>
          <w:rFonts w:ascii="Times New Roman" w:hAnsi="Times New Roman" w:cs="Times New Roman"/>
        </w:rPr>
        <w:commentReference w:id="3"/>
      </w:r>
      <w:r w:rsidR="007869EB" w:rsidRPr="00922620">
        <w:rPr>
          <w:rFonts w:ascii="Times New Roman" w:hAnsi="Times New Roman" w:cs="Times New Roman"/>
        </w:rPr>
        <w:t>. Anthropogenic climate change is increasing the intensity, duration, size, and frequency of MHWs</w:t>
      </w:r>
      <w:r w:rsidR="00EC013E" w:rsidRPr="00922620">
        <w:rPr>
          <w:rFonts w:ascii="Times New Roman" w:hAnsi="Times New Roman" w:cs="Times New Roman"/>
        </w:rPr>
        <w:t xml:space="preserve"> with consequences across the globe</w:t>
      </w:r>
      <w:r w:rsidR="007869EB" w:rsidRPr="00922620">
        <w:rPr>
          <w:rFonts w:ascii="Times New Roman" w:hAnsi="Times New Roman" w:cs="Times New Roman"/>
        </w:rPr>
        <w:t xml:space="preserve"> </w:t>
      </w:r>
      <w:r w:rsidR="007869EB"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3–5)","plainTextFormattedCitation":"(3–5)","previouslyFormattedCitation":"(3–5)"},"properties":{"noteIndex":0},"schema":"https://github.com/citation-style-language/schema/raw/master/csl-citation.json"}</w:instrText>
      </w:r>
      <w:r w:rsidR="007869EB" w:rsidRPr="00922620">
        <w:rPr>
          <w:rFonts w:ascii="Times New Roman" w:hAnsi="Times New Roman" w:cs="Times New Roman"/>
        </w:rPr>
        <w:fldChar w:fldCharType="separate"/>
      </w:r>
      <w:r w:rsidR="007724B5" w:rsidRPr="00922620">
        <w:rPr>
          <w:rFonts w:ascii="Times New Roman" w:hAnsi="Times New Roman" w:cs="Times New Roman"/>
          <w:noProof/>
        </w:rPr>
        <w:t>(3–5)</w:t>
      </w:r>
      <w:r w:rsidR="007869EB" w:rsidRPr="00922620">
        <w:rPr>
          <w:rFonts w:ascii="Times New Roman" w:hAnsi="Times New Roman" w:cs="Times New Roman"/>
        </w:rPr>
        <w:fldChar w:fldCharType="end"/>
      </w:r>
      <w:r w:rsidR="007869EB" w:rsidRPr="00922620">
        <w:rPr>
          <w:rFonts w:ascii="Times New Roman" w:hAnsi="Times New Roman" w:cs="Times New Roman"/>
        </w:rPr>
        <w:t xml:space="preserve">. </w:t>
      </w:r>
    </w:p>
    <w:p w14:paraId="12E45E8B" w14:textId="22E580CB" w:rsidR="007869EB" w:rsidRPr="00922620" w:rsidRDefault="007869EB" w:rsidP="0071746A">
      <w:pPr>
        <w:spacing w:after="120" w:line="276" w:lineRule="auto"/>
        <w:ind w:firstLine="720"/>
        <w:rPr>
          <w:rFonts w:ascii="Times New Roman" w:hAnsi="Times New Roman" w:cs="Times New Roman"/>
        </w:rPr>
      </w:pPr>
      <w:r w:rsidRPr="00922620">
        <w:rPr>
          <w:rFonts w:ascii="Times New Roman" w:hAnsi="Times New Roman" w:cs="Times New Roman"/>
        </w:rPr>
        <w:t>Marine heatwaves have damaging and potentially catastrophic effects on marine ecosystems</w:t>
      </w:r>
      <w:r w:rsidR="00BD060C">
        <w:rPr>
          <w:rFonts w:ascii="Times New Roman" w:hAnsi="Times New Roman" w:cs="Times New Roman"/>
        </w:rPr>
        <w:t xml:space="preserve"> </w:t>
      </w:r>
      <w:r w:rsidRPr="00922620">
        <w:rPr>
          <w:rFonts w:ascii="Times New Roman" w:hAnsi="Times New Roman" w:cs="Times New Roman"/>
        </w:rPr>
        <w:t xml:space="preserve">and human economies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6)","plainTextFormattedCitation":"(6)","previouslyFormattedCitation":"(6)"},"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6)</w:t>
      </w:r>
      <w:r w:rsidRPr="00922620">
        <w:rPr>
          <w:rFonts w:ascii="Times New Roman" w:hAnsi="Times New Roman" w:cs="Times New Roman"/>
        </w:rPr>
        <w:fldChar w:fldCharType="end"/>
      </w:r>
      <w:r w:rsidRPr="00922620">
        <w:rPr>
          <w:rFonts w:ascii="Times New Roman" w:hAnsi="Times New Roman" w:cs="Times New Roman"/>
        </w:rPr>
        <w:t xml:space="preserve">. MHWs have </w:t>
      </w:r>
      <w:commentRangeStart w:id="4"/>
      <w:r w:rsidRPr="00922620">
        <w:rPr>
          <w:rFonts w:ascii="Times New Roman" w:hAnsi="Times New Roman" w:cs="Times New Roman"/>
        </w:rPr>
        <w:t xml:space="preserve">bottom-up </w:t>
      </w:r>
      <w:commentRangeEnd w:id="4"/>
      <w:r w:rsidRPr="00922620">
        <w:rPr>
          <w:rStyle w:val="CommentReference"/>
          <w:rFonts w:ascii="Times New Roman" w:hAnsi="Times New Roman" w:cs="Times New Roman"/>
        </w:rPr>
        <w:commentReference w:id="4"/>
      </w:r>
      <w:r w:rsidRPr="00922620">
        <w:rPr>
          <w:rFonts w:ascii="Times New Roman" w:hAnsi="Times New Roman" w:cs="Times New Roman"/>
        </w:rPr>
        <w:t xml:space="preserve">impacts on ecosystems, driving sudden and large-scale die-offs at all trophic levels from starvation, toxicity, and hypoxia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6–9)","plainTextFormattedCitation":"(6–9)","previouslyFormattedCitation":"(6–9)"},"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6–9)</w:t>
      </w:r>
      <w:r w:rsidRPr="00922620">
        <w:rPr>
          <w:rFonts w:ascii="Times New Roman" w:hAnsi="Times New Roman" w:cs="Times New Roman"/>
        </w:rPr>
        <w:fldChar w:fldCharType="end"/>
      </w:r>
      <w:r w:rsidRPr="00922620">
        <w:rPr>
          <w:rFonts w:ascii="Times New Roman" w:hAnsi="Times New Roman" w:cs="Times New Roman"/>
        </w:rPr>
        <w:t xml:space="preserve">. For example, the 2014-2015 warm water anomaly (WWA) in the NE Pacific (nicknamed “the Blob”) drastically reduced both the nutritional value and abundance of subarctic </w:t>
      </w:r>
      <w:proofErr w:type="spellStart"/>
      <w:r w:rsidRPr="00922620">
        <w:rPr>
          <w:rFonts w:ascii="Times New Roman" w:hAnsi="Times New Roman" w:cs="Times New Roman"/>
        </w:rPr>
        <w:t>copoepods</w:t>
      </w:r>
      <w:proofErr w:type="spellEnd"/>
      <w:r w:rsidRPr="00922620">
        <w:rPr>
          <w:rFonts w:ascii="Times New Roman" w:hAnsi="Times New Roman" w:cs="Times New Roman"/>
        </w:rPr>
        <w:t>, krill, and sand lace</w:t>
      </w:r>
      <w:r w:rsidR="00777B24">
        <w:rPr>
          <w:rFonts w:ascii="Times New Roman" w:hAnsi="Times New Roman" w:cs="Times New Roman"/>
        </w:rPr>
        <w:t>: h</w:t>
      </w:r>
      <w:r w:rsidR="00B745C9">
        <w:rPr>
          <w:rFonts w:ascii="Times New Roman" w:hAnsi="Times New Roman" w:cs="Times New Roman"/>
        </w:rPr>
        <w:t xml:space="preserve">uge </w:t>
      </w:r>
      <w:r w:rsidRPr="00922620">
        <w:rPr>
          <w:rFonts w:ascii="Times New Roman" w:hAnsi="Times New Roman" w:cs="Times New Roman"/>
        </w:rPr>
        <w:t>starvation-induced die-offs</w:t>
      </w:r>
      <w:r w:rsidR="00B745C9">
        <w:rPr>
          <w:rFonts w:ascii="Times New Roman" w:hAnsi="Times New Roman" w:cs="Times New Roman"/>
        </w:rPr>
        <w:t xml:space="preserve"> </w:t>
      </w:r>
      <w:r w:rsidRPr="00922620">
        <w:rPr>
          <w:rFonts w:ascii="Times New Roman" w:hAnsi="Times New Roman" w:cs="Times New Roman"/>
        </w:rPr>
        <w:t>of species from salmon to sea birds</w:t>
      </w:r>
      <w:r w:rsidR="00777B24">
        <w:rPr>
          <w:rFonts w:ascii="Times New Roman" w:hAnsi="Times New Roman" w:cs="Times New Roman"/>
        </w:rPr>
        <w:t xml:space="preserve"> followed</w:t>
      </w:r>
      <w:r w:rsidRPr="00922620">
        <w:rPr>
          <w:rFonts w:ascii="Times New Roman" w:hAnsi="Times New Roman" w:cs="Times New Roman"/>
        </w:rPr>
        <w:t xml:space="preserve">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8, 9)","plainTextFormattedCitation":"(8, 9)","previouslyFormattedCitation":"(8, 9)"},"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8, 9)</w:t>
      </w:r>
      <w:r w:rsidRPr="00922620">
        <w:rPr>
          <w:rFonts w:ascii="Times New Roman" w:hAnsi="Times New Roman" w:cs="Times New Roman"/>
        </w:rPr>
        <w:fldChar w:fldCharType="end"/>
      </w:r>
      <w:r w:rsidRPr="00922620">
        <w:rPr>
          <w:rFonts w:ascii="Times New Roman" w:hAnsi="Times New Roman" w:cs="Times New Roman"/>
        </w:rPr>
        <w:t xml:space="preserve">. The Blob significantly harmed commercial, recreational, and subsistence fisheries and triggered </w:t>
      </w:r>
      <w:r w:rsidR="00777B24">
        <w:rPr>
          <w:rFonts w:ascii="Times New Roman" w:hAnsi="Times New Roman" w:cs="Times New Roman"/>
        </w:rPr>
        <w:t>the</w:t>
      </w:r>
      <w:r w:rsidRPr="00922620">
        <w:rPr>
          <w:rFonts w:ascii="Times New Roman" w:hAnsi="Times New Roman" w:cs="Times New Roman"/>
        </w:rPr>
        <w:t xml:space="preserve"> closures </w:t>
      </w:r>
      <w:r w:rsidR="00777B24">
        <w:rPr>
          <w:rFonts w:ascii="Times New Roman" w:hAnsi="Times New Roman" w:cs="Times New Roman"/>
        </w:rPr>
        <w:t>of</w:t>
      </w:r>
      <w:r w:rsidRPr="00922620">
        <w:rPr>
          <w:rFonts w:ascii="Times New Roman" w:hAnsi="Times New Roman" w:cs="Times New Roman"/>
        </w:rPr>
        <w:t xml:space="preserve"> open water fish</w:t>
      </w:r>
      <w:r w:rsidR="00777B24">
        <w:rPr>
          <w:rFonts w:ascii="Times New Roman" w:hAnsi="Times New Roman" w:cs="Times New Roman"/>
        </w:rPr>
        <w:t>eries</w:t>
      </w:r>
      <w:r w:rsidRPr="00922620">
        <w:rPr>
          <w:rFonts w:ascii="Times New Roman" w:hAnsi="Times New Roman" w:cs="Times New Roman"/>
        </w:rPr>
        <w:t xml:space="preserve"> such as salmon and tuna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6, 9)","plainTextFormattedCitation":"(6, 9)","previouslyFormattedCitation":"(6, 9)"},"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6, 9)</w:t>
      </w:r>
      <w:r w:rsidRPr="00922620">
        <w:rPr>
          <w:rFonts w:ascii="Times New Roman" w:hAnsi="Times New Roman" w:cs="Times New Roman"/>
        </w:rPr>
        <w:fldChar w:fldCharType="end"/>
      </w:r>
      <w:r w:rsidRPr="00922620">
        <w:rPr>
          <w:rFonts w:ascii="Times New Roman" w:hAnsi="Times New Roman" w:cs="Times New Roman"/>
        </w:rPr>
        <w:t xml:space="preserve">. It also triggered a large harmful algal bloom which resulted in closures of economically important shellfish fisheries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5, 6, 9)","plainTextFormattedCitation":"(5, 6, 9)","previouslyFormattedCitation":"(5, 6, 9)"},"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5, 6, 9)</w:t>
      </w:r>
      <w:r w:rsidRPr="00922620">
        <w:rPr>
          <w:rFonts w:ascii="Times New Roman" w:hAnsi="Times New Roman" w:cs="Times New Roman"/>
        </w:rPr>
        <w:fldChar w:fldCharType="end"/>
      </w:r>
      <w:r w:rsidRPr="00922620">
        <w:rPr>
          <w:rFonts w:ascii="Times New Roman" w:hAnsi="Times New Roman" w:cs="Times New Roman"/>
        </w:rPr>
        <w:t xml:space="preserve">. The 2014/15 WWA has had multi-year lasting impacts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7)","plainTextFormattedCitation":"(7)","previouslyFormattedCitation":"(7)"},"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7)</w:t>
      </w:r>
      <w:r w:rsidRPr="00922620">
        <w:rPr>
          <w:rFonts w:ascii="Times New Roman" w:hAnsi="Times New Roman" w:cs="Times New Roman"/>
        </w:rPr>
        <w:fldChar w:fldCharType="end"/>
      </w:r>
      <w:r w:rsidRPr="00922620">
        <w:rPr>
          <w:rFonts w:ascii="Times New Roman" w:hAnsi="Times New Roman" w:cs="Times New Roman"/>
        </w:rPr>
        <w:t xml:space="preserve">; this MHW (and others of comparable severity) </w:t>
      </w:r>
      <w:r w:rsidR="00BA5B3B">
        <w:rPr>
          <w:rFonts w:ascii="Times New Roman" w:hAnsi="Times New Roman" w:cs="Times New Roman"/>
        </w:rPr>
        <w:t xml:space="preserve">has </w:t>
      </w:r>
      <w:r w:rsidRPr="00922620">
        <w:rPr>
          <w:rFonts w:ascii="Times New Roman" w:hAnsi="Times New Roman" w:cs="Times New Roman"/>
        </w:rPr>
        <w:t>drive</w:t>
      </w:r>
      <w:r w:rsidR="00BA5B3B">
        <w:rPr>
          <w:rFonts w:ascii="Times New Roman" w:hAnsi="Times New Roman" w:cs="Times New Roman"/>
        </w:rPr>
        <w:t>n</w:t>
      </w:r>
      <w:r w:rsidRPr="00922620">
        <w:rPr>
          <w:rFonts w:ascii="Times New Roman" w:hAnsi="Times New Roman" w:cs="Times New Roman"/>
        </w:rPr>
        <w:t xml:space="preserve"> sudden and significant change as </w:t>
      </w:r>
      <w:r w:rsidR="00BA5B3B">
        <w:rPr>
          <w:rFonts w:ascii="Times New Roman" w:hAnsi="Times New Roman" w:cs="Times New Roman"/>
        </w:rPr>
        <w:t>it has</w:t>
      </w:r>
      <w:r w:rsidRPr="00922620">
        <w:rPr>
          <w:rFonts w:ascii="Times New Roman" w:hAnsi="Times New Roman" w:cs="Times New Roman"/>
        </w:rPr>
        <w:t xml:space="preserve"> push</w:t>
      </w:r>
      <w:r w:rsidR="00BA5B3B">
        <w:rPr>
          <w:rFonts w:ascii="Times New Roman" w:hAnsi="Times New Roman" w:cs="Times New Roman"/>
        </w:rPr>
        <w:t>ed</w:t>
      </w:r>
      <w:r w:rsidRPr="00922620">
        <w:rPr>
          <w:rFonts w:ascii="Times New Roman" w:hAnsi="Times New Roman" w:cs="Times New Roman"/>
        </w:rPr>
        <w:t xml:space="preserve"> ecosystem resilience past “tipping point” thresholds </w:t>
      </w:r>
      <w:r w:rsidRPr="00922620">
        <w:rPr>
          <w:rFonts w:ascii="Times New Roman" w:hAnsi="Times New Roman" w:cs="Times New Roman"/>
        </w:rPr>
        <w:fldChar w:fldCharType="begin" w:fldLock="1"/>
      </w:r>
      <w:r w:rsidR="00F81D7D" w:rsidRPr="00922620">
        <w:rPr>
          <w:rFonts w:ascii="Times New Roman" w:hAnsi="Times New Roman" w:cs="Times New Roman"/>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8, 10, 11)","plainTextFormattedCitation":"(8, 10, 11)","previouslyFormattedCitation":"(8, 10, 11)"},"properties":{"noteIndex":0},"schema":"https://github.com/citation-style-language/schema/raw/master/csl-citation.json"}</w:instrText>
      </w:r>
      <w:r w:rsidRPr="00922620">
        <w:rPr>
          <w:rFonts w:ascii="Times New Roman" w:hAnsi="Times New Roman" w:cs="Times New Roman"/>
        </w:rPr>
        <w:fldChar w:fldCharType="separate"/>
      </w:r>
      <w:r w:rsidR="007724B5" w:rsidRPr="00922620">
        <w:rPr>
          <w:rFonts w:ascii="Times New Roman" w:hAnsi="Times New Roman" w:cs="Times New Roman"/>
          <w:noProof/>
        </w:rPr>
        <w:t>(8, 10, 11)</w:t>
      </w:r>
      <w:r w:rsidRPr="00922620">
        <w:rPr>
          <w:rFonts w:ascii="Times New Roman" w:hAnsi="Times New Roman" w:cs="Times New Roman"/>
        </w:rPr>
        <w:fldChar w:fldCharType="end"/>
      </w:r>
      <w:r w:rsidRPr="00922620">
        <w:rPr>
          <w:rFonts w:ascii="Times New Roman" w:hAnsi="Times New Roman" w:cs="Times New Roman"/>
        </w:rPr>
        <w:t>.</w:t>
      </w:r>
    </w:p>
    <w:p w14:paraId="5F341B07" w14:textId="28DEB81F" w:rsidR="003A30B2" w:rsidRPr="00922620" w:rsidRDefault="007869EB" w:rsidP="007869EB">
      <w:pPr>
        <w:spacing w:after="120" w:line="276" w:lineRule="auto"/>
        <w:rPr>
          <w:rFonts w:ascii="Times New Roman" w:hAnsi="Times New Roman" w:cs="Times New Roman"/>
        </w:rPr>
      </w:pPr>
      <w:r w:rsidRPr="00922620">
        <w:rPr>
          <w:rFonts w:ascii="Times New Roman" w:hAnsi="Times New Roman" w:cs="Times New Roman"/>
        </w:rPr>
        <w:t xml:space="preserve">At an individual level, MHWs </w:t>
      </w:r>
      <w:r w:rsidR="00483956" w:rsidRPr="00922620">
        <w:rPr>
          <w:rFonts w:ascii="Times New Roman" w:hAnsi="Times New Roman" w:cs="Times New Roman"/>
        </w:rPr>
        <w:t xml:space="preserve">directly </w:t>
      </w:r>
      <w:r w:rsidRPr="00922620">
        <w:rPr>
          <w:rFonts w:ascii="Times New Roman" w:hAnsi="Times New Roman" w:cs="Times New Roman"/>
        </w:rPr>
        <w:t>impact marine organisms in a myriad of ways. Certain species already close to their thermal tolerances are killed directly {</w:t>
      </w:r>
      <w:commentRangeStart w:id="5"/>
      <w:r w:rsidRPr="00922620">
        <w:rPr>
          <w:rFonts w:ascii="Times New Roman" w:hAnsi="Times New Roman" w:cs="Times New Roman"/>
        </w:rPr>
        <w:t>REF</w:t>
      </w:r>
      <w:commentRangeEnd w:id="5"/>
      <w:r w:rsidR="00BA5B3B">
        <w:rPr>
          <w:rStyle w:val="CommentReference"/>
        </w:rPr>
        <w:commentReference w:id="5"/>
      </w:r>
      <w:r w:rsidRPr="00922620">
        <w:rPr>
          <w:rFonts w:ascii="Times New Roman" w:hAnsi="Times New Roman" w:cs="Times New Roman"/>
        </w:rPr>
        <w:t xml:space="preserve">}. Thermal stress can also </w:t>
      </w:r>
      <w:r w:rsidR="00BA5B3B">
        <w:rPr>
          <w:rFonts w:ascii="Times New Roman" w:hAnsi="Times New Roman" w:cs="Times New Roman"/>
        </w:rPr>
        <w:t>have</w:t>
      </w:r>
      <w:r w:rsidRPr="00922620">
        <w:rPr>
          <w:rFonts w:ascii="Times New Roman" w:hAnsi="Times New Roman" w:cs="Times New Roman"/>
        </w:rPr>
        <w:t xml:space="preserve"> </w:t>
      </w:r>
      <w:r w:rsidR="008E1737">
        <w:rPr>
          <w:rFonts w:ascii="Times New Roman" w:hAnsi="Times New Roman" w:cs="Times New Roman"/>
        </w:rPr>
        <w:t xml:space="preserve">negative but </w:t>
      </w:r>
      <w:r w:rsidRPr="00922620">
        <w:rPr>
          <w:rFonts w:ascii="Times New Roman" w:hAnsi="Times New Roman" w:cs="Times New Roman"/>
        </w:rPr>
        <w:t xml:space="preserve">sub </w:t>
      </w:r>
      <w:r w:rsidR="00BA5B3B">
        <w:rPr>
          <w:rFonts w:ascii="Times New Roman" w:hAnsi="Times New Roman" w:cs="Times New Roman"/>
        </w:rPr>
        <w:t xml:space="preserve">lethal </w:t>
      </w:r>
      <w:r w:rsidR="008E1737">
        <w:rPr>
          <w:rFonts w:ascii="Times New Roman" w:hAnsi="Times New Roman" w:cs="Times New Roman"/>
        </w:rPr>
        <w:t>impacts on</w:t>
      </w:r>
      <w:r w:rsidRPr="00922620">
        <w:rPr>
          <w:rFonts w:ascii="Times New Roman" w:hAnsi="Times New Roman" w:cs="Times New Roman"/>
        </w:rPr>
        <w:t xml:space="preserve"> an organism’s fitness by modifying their behaviour, feeding patterns, and food/nutrient requirements.</w:t>
      </w:r>
      <w:r w:rsidR="00114520" w:rsidRPr="00922620">
        <w:rPr>
          <w:rFonts w:ascii="Times New Roman" w:hAnsi="Times New Roman" w:cs="Times New Roman"/>
        </w:rPr>
        <w:t xml:space="preserve"> </w:t>
      </w:r>
      <w:r w:rsidR="008E1737">
        <w:rPr>
          <w:rFonts w:ascii="Times New Roman" w:hAnsi="Times New Roman" w:cs="Times New Roman"/>
        </w:rPr>
        <w:t>{SOME EXAMPLES}</w:t>
      </w:r>
    </w:p>
    <w:p w14:paraId="06CA9099" w14:textId="45D68911" w:rsidR="0077473E" w:rsidRPr="00922620" w:rsidRDefault="0041445A" w:rsidP="0027324B">
      <w:pPr>
        <w:spacing w:after="120" w:line="276" w:lineRule="auto"/>
        <w:rPr>
          <w:rFonts w:ascii="Times New Roman" w:hAnsi="Times New Roman" w:cs="Times New Roman"/>
        </w:rPr>
      </w:pPr>
      <w:r w:rsidRPr="00922620">
        <w:rPr>
          <w:rFonts w:ascii="Times New Roman" w:hAnsi="Times New Roman" w:cs="Times New Roman"/>
        </w:rPr>
        <w:t xml:space="preserve">Marine heat waves also exert </w:t>
      </w:r>
      <w:r w:rsidR="00947312" w:rsidRPr="00922620">
        <w:rPr>
          <w:rFonts w:ascii="Times New Roman" w:hAnsi="Times New Roman" w:cs="Times New Roman"/>
        </w:rPr>
        <w:t>i</w:t>
      </w:r>
      <w:r w:rsidR="007869EB" w:rsidRPr="00922620">
        <w:rPr>
          <w:rFonts w:ascii="Times New Roman" w:hAnsi="Times New Roman" w:cs="Times New Roman"/>
        </w:rPr>
        <w:t xml:space="preserve">ndirect effects </w:t>
      </w:r>
      <w:r w:rsidR="00947312" w:rsidRPr="00922620">
        <w:rPr>
          <w:rFonts w:ascii="Times New Roman" w:hAnsi="Times New Roman" w:cs="Times New Roman"/>
        </w:rPr>
        <w:t xml:space="preserve">on marine organisms, </w:t>
      </w:r>
      <w:r w:rsidR="00F15F83" w:rsidRPr="00922620">
        <w:rPr>
          <w:rFonts w:ascii="Times New Roman" w:hAnsi="Times New Roman" w:cs="Times New Roman"/>
        </w:rPr>
        <w:t xml:space="preserve">modifying </w:t>
      </w:r>
      <w:r w:rsidR="00D75670" w:rsidRPr="00922620">
        <w:rPr>
          <w:rFonts w:ascii="Times New Roman" w:hAnsi="Times New Roman" w:cs="Times New Roman"/>
        </w:rPr>
        <w:t xml:space="preserve">natural processes </w:t>
      </w:r>
      <w:r w:rsidR="00BC18F6" w:rsidRPr="00922620">
        <w:rPr>
          <w:rFonts w:ascii="Times New Roman" w:hAnsi="Times New Roman" w:cs="Times New Roman"/>
        </w:rPr>
        <w:t xml:space="preserve">including </w:t>
      </w:r>
      <w:r w:rsidR="00345873" w:rsidRPr="00922620">
        <w:rPr>
          <w:rFonts w:ascii="Times New Roman" w:hAnsi="Times New Roman" w:cs="Times New Roman"/>
        </w:rPr>
        <w:t xml:space="preserve">disease </w:t>
      </w:r>
      <w:r w:rsidR="007658EA" w:rsidRPr="00922620">
        <w:rPr>
          <w:rFonts w:ascii="Times New Roman" w:hAnsi="Times New Roman" w:cs="Times New Roman"/>
        </w:rPr>
        <w:t>dynamics</w:t>
      </w:r>
      <w:r w:rsidR="00345873" w:rsidRPr="00922620">
        <w:rPr>
          <w:rFonts w:ascii="Times New Roman" w:hAnsi="Times New Roman" w:cs="Times New Roman"/>
        </w:rPr>
        <w:t xml:space="preserve">. </w:t>
      </w:r>
      <w:r w:rsidR="007869EB" w:rsidRPr="00922620">
        <w:rPr>
          <w:rFonts w:ascii="Times New Roman" w:hAnsi="Times New Roman" w:cs="Times New Roman"/>
        </w:rPr>
        <w:t>Temperature has been shown to regulate the virulence of marine diseases corals and algae</w:t>
      </w:r>
      <w:r w:rsidR="00C92114" w:rsidRPr="00922620">
        <w:rPr>
          <w:rFonts w:ascii="Times New Roman" w:hAnsi="Times New Roman" w:cs="Times New Roman"/>
        </w:rPr>
        <w:t xml:space="preserve"> </w:t>
      </w:r>
      <w:r w:rsidR="00D05AA5">
        <w:rPr>
          <w:rFonts w:ascii="Times New Roman" w:hAnsi="Times New Roman" w:cs="Times New Roman"/>
        </w:rPr>
        <w:fldChar w:fldCharType="begin" w:fldLock="1"/>
      </w:r>
      <w:r w:rsidR="00F16A7E">
        <w:rPr>
          <w:rFonts w:ascii="Times New Roman" w:hAnsi="Times New Roman" w:cs="Times New Roman"/>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12)","plainTextFormattedCitation":"(12)","previouslyFormattedCitation":"(12)"},"properties":{"noteIndex":0},"schema":"https://github.com/citation-style-language/schema/raw/master/csl-citation.json"}</w:instrText>
      </w:r>
      <w:r w:rsidR="00D05AA5">
        <w:rPr>
          <w:rFonts w:ascii="Times New Roman" w:hAnsi="Times New Roman" w:cs="Times New Roman"/>
        </w:rPr>
        <w:fldChar w:fldCharType="separate"/>
      </w:r>
      <w:r w:rsidR="00D05AA5" w:rsidRPr="00D05AA5">
        <w:rPr>
          <w:rFonts w:ascii="Times New Roman" w:hAnsi="Times New Roman" w:cs="Times New Roman"/>
          <w:noProof/>
        </w:rPr>
        <w:t>(12)</w:t>
      </w:r>
      <w:r w:rsidR="00D05AA5">
        <w:rPr>
          <w:rFonts w:ascii="Times New Roman" w:hAnsi="Times New Roman" w:cs="Times New Roman"/>
        </w:rPr>
        <w:fldChar w:fldCharType="end"/>
      </w:r>
      <w:r w:rsidR="007869EB" w:rsidRPr="00922620">
        <w:rPr>
          <w:rFonts w:ascii="Times New Roman" w:hAnsi="Times New Roman" w:cs="Times New Roman"/>
        </w:rPr>
        <w:t xml:space="preserve">. In Australia and Europe, heatwaves have been linked to outbreaks of Pacific Oyster Mortality Syndrome </w:t>
      </w:r>
      <w:r w:rsidR="00F16A7E">
        <w:rPr>
          <w:rFonts w:ascii="Times New Roman" w:hAnsi="Times New Roman" w:cs="Times New Roman"/>
        </w:rPr>
        <w:fldChar w:fldCharType="begin" w:fldLock="1"/>
      </w:r>
      <w:r w:rsidR="008034A0">
        <w:rPr>
          <w:rFonts w:ascii="Times New Roman" w:hAnsi="Times New Roman" w:cs="Times New Roman"/>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13)","plainTextFormattedCitation":"(13)","previouslyFormattedCitation":"(13)"},"properties":{"noteIndex":0},"schema":"https://github.com/citation-style-language/schema/raw/master/csl-citation.json"}</w:instrText>
      </w:r>
      <w:r w:rsidR="00F16A7E">
        <w:rPr>
          <w:rFonts w:ascii="Times New Roman" w:hAnsi="Times New Roman" w:cs="Times New Roman"/>
        </w:rPr>
        <w:fldChar w:fldCharType="separate"/>
      </w:r>
      <w:r w:rsidR="00F16A7E" w:rsidRPr="00F16A7E">
        <w:rPr>
          <w:rFonts w:ascii="Times New Roman" w:hAnsi="Times New Roman" w:cs="Times New Roman"/>
          <w:noProof/>
        </w:rPr>
        <w:t>(13)</w:t>
      </w:r>
      <w:r w:rsidR="00F16A7E">
        <w:rPr>
          <w:rFonts w:ascii="Times New Roman" w:hAnsi="Times New Roman" w:cs="Times New Roman"/>
        </w:rPr>
        <w:fldChar w:fldCharType="end"/>
      </w:r>
      <w:r w:rsidR="00F16A7E">
        <w:rPr>
          <w:rFonts w:ascii="Times New Roman" w:hAnsi="Times New Roman" w:cs="Times New Roman"/>
        </w:rPr>
        <w:t>.</w:t>
      </w:r>
      <w:r w:rsidR="007869EB" w:rsidRPr="00922620">
        <w:rPr>
          <w:rFonts w:ascii="Times New Roman" w:hAnsi="Times New Roman" w:cs="Times New Roman"/>
        </w:rPr>
        <w:t xml:space="preserve"> In the NE Pacific, sea star wasting disease (SSWD) epidemics have decimated </w:t>
      </w:r>
      <w:r w:rsidR="006E1530">
        <w:rPr>
          <w:rFonts w:ascii="Times New Roman" w:hAnsi="Times New Roman" w:cs="Times New Roman"/>
        </w:rPr>
        <w:t xml:space="preserve">populations of </w:t>
      </w:r>
      <w:r w:rsidR="007869EB" w:rsidRPr="00922620">
        <w:rPr>
          <w:rFonts w:ascii="Times New Roman" w:hAnsi="Times New Roman" w:cs="Times New Roman"/>
        </w:rPr>
        <w:t xml:space="preserve">several </w:t>
      </w:r>
      <w:r w:rsidR="006E1530">
        <w:rPr>
          <w:rFonts w:ascii="Times New Roman" w:hAnsi="Times New Roman" w:cs="Times New Roman"/>
        </w:rPr>
        <w:t>sea star species</w:t>
      </w:r>
      <w:r w:rsidR="007869EB" w:rsidRPr="00922620">
        <w:rPr>
          <w:rFonts w:ascii="Times New Roman" w:hAnsi="Times New Roman" w:cs="Times New Roman"/>
        </w:rPr>
        <w:t xml:space="preserve"> over the last decade.</w:t>
      </w:r>
      <w:r w:rsidR="006E1530">
        <w:rPr>
          <w:rFonts w:ascii="Times New Roman" w:hAnsi="Times New Roman" w:cs="Times New Roman"/>
        </w:rPr>
        <w:t xml:space="preserve"> SSWD</w:t>
      </w:r>
      <w:r w:rsidR="007869EB" w:rsidRPr="00922620">
        <w:rPr>
          <w:rFonts w:ascii="Times New Roman" w:hAnsi="Times New Roman" w:cs="Times New Roman"/>
        </w:rPr>
        <w:t xml:space="preserve"> is a</w:t>
      </w:r>
      <w:r w:rsidR="00266358">
        <w:rPr>
          <w:rFonts w:ascii="Times New Roman" w:hAnsi="Times New Roman" w:cs="Times New Roman"/>
        </w:rPr>
        <w:t>n ambiguous</w:t>
      </w:r>
      <w:r w:rsidR="007869EB" w:rsidRPr="00922620">
        <w:rPr>
          <w:rFonts w:ascii="Times New Roman" w:hAnsi="Times New Roman" w:cs="Times New Roman"/>
        </w:rPr>
        <w:t xml:space="preserve"> set of usually-lethal symptoms including twisted arms, lesions, deflation/loss of turgor, lost arms, lack of grip strength in tube feet, disintegration </w:t>
      </w:r>
      <w:r w:rsidR="007869EB" w:rsidRPr="00922620">
        <w:rPr>
          <w:rFonts w:ascii="Times New Roman" w:hAnsi="Times New Roman" w:cs="Times New Roman"/>
        </w:rPr>
        <w:fldChar w:fldCharType="begin" w:fldLock="1"/>
      </w:r>
      <w:r w:rsidR="008034A0">
        <w:rPr>
          <w:rFonts w:ascii="Times New Roman" w:hAnsi="Times New Roman" w:cs="Times New Roman"/>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1"]]},"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7"]]},"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14–16)","plainTextFormattedCitation":"(14–16)","previouslyFormattedCitation":"(14–16)"},"properties":{"noteIndex":0},"schema":"https://github.com/citation-style-language/schema/raw/master/csl-citation.json"}</w:instrText>
      </w:r>
      <w:r w:rsidR="007869EB" w:rsidRPr="00922620">
        <w:rPr>
          <w:rFonts w:ascii="Times New Roman" w:hAnsi="Times New Roman" w:cs="Times New Roman"/>
        </w:rPr>
        <w:fldChar w:fldCharType="separate"/>
      </w:r>
      <w:r w:rsidR="00F16A7E" w:rsidRPr="00F16A7E">
        <w:rPr>
          <w:rFonts w:ascii="Times New Roman" w:hAnsi="Times New Roman" w:cs="Times New Roman"/>
          <w:noProof/>
        </w:rPr>
        <w:t>(14–16)</w:t>
      </w:r>
      <w:r w:rsidR="007869EB" w:rsidRPr="00922620">
        <w:rPr>
          <w:rFonts w:ascii="Times New Roman" w:hAnsi="Times New Roman" w:cs="Times New Roman"/>
        </w:rPr>
        <w:fldChar w:fldCharType="end"/>
      </w:r>
      <w:r w:rsidR="007869EB" w:rsidRPr="00922620">
        <w:rPr>
          <w:rFonts w:ascii="Times New Roman" w:hAnsi="Times New Roman" w:cs="Times New Roman"/>
        </w:rPr>
        <w:t xml:space="preserve">. Wasting is assumed (though not proven) to be infectious </w:t>
      </w:r>
      <w:r w:rsidR="007869EB" w:rsidRPr="00922620">
        <w:rPr>
          <w:rFonts w:ascii="Times New Roman" w:hAnsi="Times New Roman" w:cs="Times New Roman"/>
        </w:rPr>
        <w:fldChar w:fldCharType="begin" w:fldLock="1"/>
      </w:r>
      <w:r w:rsidR="008034A0">
        <w:rPr>
          <w:rFonts w:ascii="Times New Roman" w:hAnsi="Times New Roman" w:cs="Times New Roman"/>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17)","plainTextFormattedCitation":"(17)","previouslyFormattedCitation":"(17)"},"properties":{"noteIndex":0},"schema":"https://github.com/citation-style-language/schema/raw/master/csl-citation.json"}</w:instrText>
      </w:r>
      <w:r w:rsidR="007869EB" w:rsidRPr="00922620">
        <w:rPr>
          <w:rFonts w:ascii="Times New Roman" w:hAnsi="Times New Roman" w:cs="Times New Roman"/>
        </w:rPr>
        <w:fldChar w:fldCharType="separate"/>
      </w:r>
      <w:r w:rsidR="00F16A7E" w:rsidRPr="00F16A7E">
        <w:rPr>
          <w:rFonts w:ascii="Times New Roman" w:hAnsi="Times New Roman" w:cs="Times New Roman"/>
          <w:noProof/>
        </w:rPr>
        <w:t>(17)</w:t>
      </w:r>
      <w:r w:rsidR="007869EB" w:rsidRPr="00922620">
        <w:rPr>
          <w:rFonts w:ascii="Times New Roman" w:hAnsi="Times New Roman" w:cs="Times New Roman"/>
        </w:rPr>
        <w:fldChar w:fldCharType="end"/>
      </w:r>
      <w:r w:rsidR="007869EB" w:rsidRPr="00922620">
        <w:rPr>
          <w:rFonts w:ascii="Times New Roman" w:hAnsi="Times New Roman" w:cs="Times New Roman"/>
        </w:rPr>
        <w:t>, with epidemics being exacerbated or triggered by environmental factors including heat waves</w:t>
      </w:r>
      <w:r w:rsidR="00E50782">
        <w:rPr>
          <w:rFonts w:ascii="Times New Roman" w:hAnsi="Times New Roman" w:cs="Times New Roman"/>
        </w:rPr>
        <w:t xml:space="preserve"> </w:t>
      </w:r>
      <w:r w:rsidR="00E50782">
        <w:rPr>
          <w:rFonts w:ascii="Times New Roman" w:hAnsi="Times New Roman" w:cs="Times New Roman"/>
        </w:rPr>
        <w:fldChar w:fldCharType="begin" w:fldLock="1"/>
      </w:r>
      <w:r w:rsidR="0074507B">
        <w:rPr>
          <w:rFonts w:ascii="Times New Roman" w:hAnsi="Times New Roman" w:cs="Times New Roman"/>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74507B">
        <w:rPr>
          <w:rFonts w:ascii="Cambria Math" w:hAnsi="Cambria Math" w:cs="Cambria Math"/>
        </w:rPr>
        <w:instrText>∼</w:instrText>
      </w:r>
      <w:r w:rsidR="0074507B">
        <w:rPr>
          <w:rFonts w:ascii="Times New Roman" w:hAnsi="Times New Roman" w:cs="Times New Roman"/>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2","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8, 19)","plainTextFormattedCitation":"(18, 19)","previouslyFormattedCitation":"(18, 19)"},"properties":{"noteIndex":0},"schema":"https://github.com/citation-style-language/schema/raw/master/csl-citation.json"}</w:instrText>
      </w:r>
      <w:r w:rsidR="00E50782">
        <w:rPr>
          <w:rFonts w:ascii="Times New Roman" w:hAnsi="Times New Roman" w:cs="Times New Roman"/>
        </w:rPr>
        <w:fldChar w:fldCharType="separate"/>
      </w:r>
      <w:r w:rsidR="00E50782" w:rsidRPr="00E50782">
        <w:rPr>
          <w:rFonts w:ascii="Times New Roman" w:hAnsi="Times New Roman" w:cs="Times New Roman"/>
          <w:noProof/>
        </w:rPr>
        <w:t>(18, 19)</w:t>
      </w:r>
      <w:r w:rsidR="00E50782">
        <w:rPr>
          <w:rFonts w:ascii="Times New Roman" w:hAnsi="Times New Roman" w:cs="Times New Roman"/>
        </w:rPr>
        <w:fldChar w:fldCharType="end"/>
      </w:r>
      <w:r w:rsidR="00E50782">
        <w:rPr>
          <w:rFonts w:ascii="Times New Roman" w:hAnsi="Times New Roman" w:cs="Times New Roman"/>
        </w:rPr>
        <w:t>.</w:t>
      </w:r>
      <w:r w:rsidR="000C5295">
        <w:rPr>
          <w:rFonts w:ascii="Times New Roman" w:hAnsi="Times New Roman" w:cs="Times New Roman"/>
        </w:rPr>
        <w:t xml:space="preserve"> </w:t>
      </w:r>
      <w:r w:rsidR="003A30B2">
        <w:rPr>
          <w:rFonts w:ascii="Times New Roman" w:hAnsi="Times New Roman" w:cs="Times New Roman"/>
        </w:rPr>
        <w:t>T</w:t>
      </w:r>
      <w:r w:rsidR="000C5295">
        <w:rPr>
          <w:rFonts w:ascii="Times New Roman" w:hAnsi="Times New Roman" w:cs="Times New Roman"/>
        </w:rPr>
        <w:t xml:space="preserve">he link between SSWD and temperature is </w:t>
      </w:r>
      <w:r w:rsidR="000C743F">
        <w:rPr>
          <w:rFonts w:ascii="Times New Roman" w:hAnsi="Times New Roman" w:cs="Times New Roman"/>
        </w:rPr>
        <w:t>multifactorial</w:t>
      </w:r>
      <w:r w:rsidR="003A30B2">
        <w:rPr>
          <w:rFonts w:ascii="Times New Roman" w:hAnsi="Times New Roman" w:cs="Times New Roman"/>
        </w:rPr>
        <w:t xml:space="preserve"> and complex; </w:t>
      </w:r>
      <w:r w:rsidR="00A8314C">
        <w:rPr>
          <w:rFonts w:ascii="Times New Roman" w:hAnsi="Times New Roman" w:cs="Times New Roman"/>
        </w:rPr>
        <w:t>a</w:t>
      </w:r>
      <w:r w:rsidR="003A30B2">
        <w:rPr>
          <w:rFonts w:ascii="Times New Roman" w:hAnsi="Times New Roman" w:cs="Times New Roman"/>
        </w:rPr>
        <w:t xml:space="preserve"> majority of the literature</w:t>
      </w:r>
      <w:r w:rsidR="00217414">
        <w:rPr>
          <w:rFonts w:ascii="Times New Roman" w:hAnsi="Times New Roman" w:cs="Times New Roman"/>
        </w:rPr>
        <w:t xml:space="preserve"> associates warmer temperatures with</w:t>
      </w:r>
      <w:r w:rsidR="000515FC">
        <w:rPr>
          <w:rFonts w:ascii="Times New Roman" w:hAnsi="Times New Roman" w:cs="Times New Roman"/>
        </w:rPr>
        <w:t xml:space="preserve"> wasting </w:t>
      </w:r>
      <w:r w:rsidR="0074507B">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5A5CEC">
        <w:rPr>
          <w:rFonts w:ascii="Cambria Math" w:hAnsi="Cambria Math" w:cs="Cambria Math"/>
        </w:rPr>
        <w:instrText>∼</w:instrText>
      </w:r>
      <w:r w:rsidR="005A5CEC">
        <w:rPr>
          <w:rFonts w:ascii="Times New Roman" w:hAnsi="Times New Roman" w:cs="Times New Roman"/>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5, 18–22)","plainTextFormattedCitation":"(15, 18–22)","previouslyFormattedCitation":"(15, 18, 20–22)"},"properties":{"noteIndex":0},"schema":"https://github.com/citation-style-language/schema/raw/master/csl-citation.json"}</w:instrText>
      </w:r>
      <w:r w:rsidR="0074507B">
        <w:rPr>
          <w:rFonts w:ascii="Times New Roman" w:hAnsi="Times New Roman" w:cs="Times New Roman"/>
        </w:rPr>
        <w:fldChar w:fldCharType="separate"/>
      </w:r>
      <w:r w:rsidR="005A5CEC" w:rsidRPr="005A5CEC">
        <w:rPr>
          <w:rFonts w:ascii="Times New Roman" w:hAnsi="Times New Roman" w:cs="Times New Roman"/>
          <w:noProof/>
        </w:rPr>
        <w:t>(15, 18–22)</w:t>
      </w:r>
      <w:r w:rsidR="0074507B">
        <w:rPr>
          <w:rFonts w:ascii="Times New Roman" w:hAnsi="Times New Roman" w:cs="Times New Roman"/>
        </w:rPr>
        <w:fldChar w:fldCharType="end"/>
      </w:r>
      <w:r w:rsidR="00A73375">
        <w:rPr>
          <w:rFonts w:ascii="Times New Roman" w:hAnsi="Times New Roman" w:cs="Times New Roman"/>
        </w:rPr>
        <w:t>.</w:t>
      </w:r>
      <w:r w:rsidR="00513475">
        <w:rPr>
          <w:rFonts w:ascii="Times New Roman" w:hAnsi="Times New Roman" w:cs="Times New Roman"/>
        </w:rPr>
        <w:t xml:space="preserve"> </w:t>
      </w:r>
      <w:commentRangeStart w:id="6"/>
      <w:r w:rsidR="00513475">
        <w:rPr>
          <w:rFonts w:ascii="Times New Roman" w:hAnsi="Times New Roman" w:cs="Times New Roman"/>
        </w:rPr>
        <w:t>For example,</w:t>
      </w:r>
      <w:r w:rsidR="00A73375">
        <w:rPr>
          <w:rFonts w:ascii="Times New Roman" w:hAnsi="Times New Roman" w:cs="Times New Roman"/>
        </w:rPr>
        <w:t xml:space="preserve"> </w:t>
      </w:r>
      <w:proofErr w:type="spellStart"/>
      <w:r w:rsidR="00254BF0" w:rsidRPr="00A73375">
        <w:rPr>
          <w:rFonts w:ascii="Times New Roman" w:hAnsi="Times New Roman" w:cs="Times New Roman"/>
          <w:i/>
          <w:iCs/>
        </w:rPr>
        <w:t>Pycnopoidia</w:t>
      </w:r>
      <w:proofErr w:type="spellEnd"/>
      <w:r w:rsidR="007869EB" w:rsidRPr="00A73375">
        <w:rPr>
          <w:rFonts w:ascii="Times New Roman" w:hAnsi="Times New Roman" w:cs="Times New Roman"/>
          <w:i/>
          <w:iCs/>
        </w:rPr>
        <w:t xml:space="preserve"> </w:t>
      </w:r>
      <w:proofErr w:type="spellStart"/>
      <w:r w:rsidR="00254BF0" w:rsidRPr="00A73375">
        <w:rPr>
          <w:rFonts w:ascii="Times New Roman" w:hAnsi="Times New Roman" w:cs="Times New Roman"/>
          <w:i/>
          <w:iCs/>
        </w:rPr>
        <w:t>helianthoides</w:t>
      </w:r>
      <w:proofErr w:type="spellEnd"/>
      <w:r w:rsidR="00A73375">
        <w:rPr>
          <w:rFonts w:ascii="Times New Roman" w:hAnsi="Times New Roman" w:cs="Times New Roman"/>
        </w:rPr>
        <w:t xml:space="preserve"> </w:t>
      </w:r>
      <w:r w:rsidR="004C49B2">
        <w:rPr>
          <w:rFonts w:ascii="Times New Roman" w:hAnsi="Times New Roman" w:cs="Times New Roman"/>
        </w:rPr>
        <w:t>saw 80-100% population declines across its whole range</w:t>
      </w:r>
      <w:r w:rsidR="00310314">
        <w:rPr>
          <w:rFonts w:ascii="Times New Roman" w:hAnsi="Times New Roman" w:cs="Times New Roman"/>
        </w:rPr>
        <w:t xml:space="preserve"> in 2013-2014;</w:t>
      </w:r>
      <w:r w:rsidR="004C49B2">
        <w:rPr>
          <w:rFonts w:ascii="Times New Roman" w:hAnsi="Times New Roman" w:cs="Times New Roman"/>
        </w:rPr>
        <w:t xml:space="preserve"> </w:t>
      </w:r>
      <w:r w:rsidR="008034A0">
        <w:rPr>
          <w:rFonts w:ascii="Times New Roman" w:hAnsi="Times New Roman" w:cs="Times New Roman"/>
        </w:rPr>
        <w:t xml:space="preserve">the </w:t>
      </w:r>
      <w:r w:rsidR="00310314">
        <w:rPr>
          <w:rFonts w:ascii="Times New Roman" w:hAnsi="Times New Roman" w:cs="Times New Roman"/>
        </w:rPr>
        <w:t>major</w:t>
      </w:r>
      <w:r w:rsidR="008034A0">
        <w:rPr>
          <w:rFonts w:ascii="Times New Roman" w:hAnsi="Times New Roman" w:cs="Times New Roman"/>
        </w:rPr>
        <w:t xml:space="preserve"> die offs </w:t>
      </w:r>
      <w:r w:rsidR="00310314">
        <w:rPr>
          <w:rFonts w:ascii="Times New Roman" w:hAnsi="Times New Roman" w:cs="Times New Roman"/>
        </w:rPr>
        <w:t xml:space="preserve">occurred </w:t>
      </w:r>
      <w:r w:rsidR="008034A0">
        <w:rPr>
          <w:rFonts w:ascii="Times New Roman" w:hAnsi="Times New Roman" w:cs="Times New Roman"/>
        </w:rPr>
        <w:t xml:space="preserve">during WWA events </w:t>
      </w:r>
      <w:r w:rsidR="008034A0">
        <w:rPr>
          <w:rFonts w:ascii="Times New Roman" w:hAnsi="Times New Roman" w:cs="Times New Roman"/>
        </w:rPr>
        <w:fldChar w:fldCharType="begin" w:fldLock="1"/>
      </w:r>
      <w:r w:rsidR="0074507B">
        <w:rPr>
          <w:rFonts w:ascii="Times New Roman" w:hAnsi="Times New Roman" w:cs="Times New Roman"/>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19)","plainTextFormattedCitation":"(19)","previouslyFormattedCitation":"(19)"},"properties":{"noteIndex":0},"schema":"https://github.com/citation-style-language/schema/raw/master/csl-citation.json"}</w:instrText>
      </w:r>
      <w:r w:rsidR="008034A0">
        <w:rPr>
          <w:rFonts w:ascii="Times New Roman" w:hAnsi="Times New Roman" w:cs="Times New Roman"/>
        </w:rPr>
        <w:fldChar w:fldCharType="separate"/>
      </w:r>
      <w:r w:rsidR="00E50782" w:rsidRPr="00E50782">
        <w:rPr>
          <w:rFonts w:ascii="Times New Roman" w:hAnsi="Times New Roman" w:cs="Times New Roman"/>
          <w:noProof/>
        </w:rPr>
        <w:t>(19)</w:t>
      </w:r>
      <w:r w:rsidR="008034A0">
        <w:rPr>
          <w:rFonts w:ascii="Times New Roman" w:hAnsi="Times New Roman" w:cs="Times New Roman"/>
        </w:rPr>
        <w:fldChar w:fldCharType="end"/>
      </w:r>
      <w:r w:rsidR="00310314">
        <w:rPr>
          <w:rFonts w:ascii="Times New Roman" w:hAnsi="Times New Roman" w:cs="Times New Roman"/>
        </w:rPr>
        <w:t>.</w:t>
      </w:r>
      <w:commentRangeEnd w:id="6"/>
      <w:r w:rsidR="00513475">
        <w:rPr>
          <w:rStyle w:val="CommentReference"/>
        </w:rPr>
        <w:commentReference w:id="6"/>
      </w:r>
      <w:r w:rsidR="004C49B2">
        <w:rPr>
          <w:rFonts w:ascii="Times New Roman" w:hAnsi="Times New Roman" w:cs="Times New Roman"/>
        </w:rPr>
        <w:t xml:space="preserve"> </w:t>
      </w:r>
      <w:r w:rsidR="007869EB" w:rsidRPr="00922620">
        <w:rPr>
          <w:rFonts w:ascii="Times New Roman" w:hAnsi="Times New Roman" w:cs="Times New Roman"/>
        </w:rPr>
        <w:t xml:space="preserve">Recent reports have indicated </w:t>
      </w:r>
      <w:r w:rsidR="007869EB" w:rsidRPr="00922620">
        <w:rPr>
          <w:rFonts w:ascii="Times New Roman" w:hAnsi="Times New Roman" w:cs="Times New Roman"/>
        </w:rPr>
        <w:lastRenderedPageBreak/>
        <w:t>that wasting may affect more than just sea stars:</w:t>
      </w:r>
      <w:r w:rsidR="00AE3E88" w:rsidRPr="00922620">
        <w:rPr>
          <w:rFonts w:ascii="Times New Roman" w:hAnsi="Times New Roman" w:cs="Times New Roman"/>
        </w:rPr>
        <w:t xml:space="preserve"> Giant California Sea Cucumbers</w:t>
      </w:r>
      <w:r w:rsidR="007869EB" w:rsidRPr="00922620">
        <w:rPr>
          <w:rFonts w:ascii="Times New Roman" w:hAnsi="Times New Roman" w:cs="Times New Roman"/>
        </w:rPr>
        <w:t xml:space="preserve"> </w:t>
      </w:r>
      <w:r w:rsidR="00AE3E88" w:rsidRPr="00922620">
        <w:rPr>
          <w:rFonts w:ascii="Times New Roman" w:hAnsi="Times New Roman" w:cs="Times New Roman"/>
        </w:rPr>
        <w:t>(</w:t>
      </w:r>
      <w:proofErr w:type="spellStart"/>
      <w:r w:rsidR="007869EB" w:rsidRPr="00922620">
        <w:rPr>
          <w:rFonts w:ascii="Times New Roman" w:hAnsi="Times New Roman" w:cs="Times New Roman"/>
          <w:i/>
          <w:iCs/>
        </w:rPr>
        <w:t>Apostichopus</w:t>
      </w:r>
      <w:proofErr w:type="spellEnd"/>
      <w:r w:rsidR="007869EB" w:rsidRPr="00922620">
        <w:rPr>
          <w:rFonts w:ascii="Times New Roman" w:hAnsi="Times New Roman" w:cs="Times New Roman"/>
          <w:i/>
          <w:iCs/>
        </w:rPr>
        <w:t xml:space="preserve"> </w:t>
      </w:r>
      <w:proofErr w:type="spellStart"/>
      <w:r w:rsidR="007869EB" w:rsidRPr="00922620">
        <w:rPr>
          <w:rFonts w:ascii="Times New Roman" w:hAnsi="Times New Roman" w:cs="Times New Roman"/>
          <w:i/>
          <w:iCs/>
        </w:rPr>
        <w:t>californicus</w:t>
      </w:r>
      <w:proofErr w:type="spellEnd"/>
      <w:r w:rsidR="00AE3E88" w:rsidRPr="00922620">
        <w:rPr>
          <w:rFonts w:ascii="Times New Roman" w:hAnsi="Times New Roman" w:cs="Times New Roman"/>
          <w:i/>
          <w:iCs/>
        </w:rPr>
        <w:t>)</w:t>
      </w:r>
      <w:r w:rsidR="007869EB" w:rsidRPr="00922620">
        <w:rPr>
          <w:rFonts w:ascii="Times New Roman" w:hAnsi="Times New Roman" w:cs="Times New Roman"/>
        </w:rPr>
        <w:t xml:space="preserve"> displaying wasting symptoms have been re</w:t>
      </w:r>
      <w:r w:rsidR="00A447BC" w:rsidRPr="00922620">
        <w:rPr>
          <w:rFonts w:ascii="Times New Roman" w:hAnsi="Times New Roman" w:cs="Times New Roman"/>
        </w:rPr>
        <w:t>ported</w:t>
      </w:r>
      <w:r w:rsidR="007869EB" w:rsidRPr="00922620">
        <w:rPr>
          <w:rFonts w:ascii="Times New Roman" w:hAnsi="Times New Roman" w:cs="Times New Roman"/>
        </w:rPr>
        <w:t xml:space="preserve"> in small numbers throughout the Salish Sea and</w:t>
      </w:r>
      <w:r w:rsidR="00F855BF" w:rsidRPr="00922620">
        <w:rPr>
          <w:rFonts w:ascii="Times New Roman" w:hAnsi="Times New Roman" w:cs="Times New Roman"/>
        </w:rPr>
        <w:t xml:space="preserve"> the Northwest</w:t>
      </w:r>
      <w:r w:rsidR="007869EB" w:rsidRPr="00922620">
        <w:rPr>
          <w:rFonts w:ascii="Times New Roman" w:hAnsi="Times New Roman" w:cs="Times New Roman"/>
        </w:rPr>
        <w:t xml:space="preserve"> Coast of British Columbia and Alaska since 2014 </w:t>
      </w:r>
      <w:r w:rsidR="007869EB"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22, 23)","plainTextFormattedCitation":"(22, 23)","previouslyFormattedCitation":"(22, 23)"},"properties":{"noteIndex":0},"schema":"https://github.com/citation-style-language/schema/raw/master/csl-citation.json"}</w:instrText>
      </w:r>
      <w:r w:rsidR="007869EB" w:rsidRPr="00922620">
        <w:rPr>
          <w:rFonts w:ascii="Times New Roman" w:hAnsi="Times New Roman" w:cs="Times New Roman"/>
        </w:rPr>
        <w:fldChar w:fldCharType="separate"/>
      </w:r>
      <w:r w:rsidR="0074507B" w:rsidRPr="0074507B">
        <w:rPr>
          <w:rFonts w:ascii="Times New Roman" w:hAnsi="Times New Roman" w:cs="Times New Roman"/>
          <w:noProof/>
        </w:rPr>
        <w:t>(22, 23)</w:t>
      </w:r>
      <w:r w:rsidR="007869EB" w:rsidRPr="00922620">
        <w:rPr>
          <w:rFonts w:ascii="Times New Roman" w:hAnsi="Times New Roman" w:cs="Times New Roman"/>
        </w:rPr>
        <w:fldChar w:fldCharType="end"/>
      </w:r>
      <w:r w:rsidR="007869EB" w:rsidRPr="00922620">
        <w:rPr>
          <w:rFonts w:ascii="Times New Roman" w:hAnsi="Times New Roman" w:cs="Times New Roman"/>
        </w:rPr>
        <w:t>.</w:t>
      </w:r>
    </w:p>
    <w:p w14:paraId="01397821" w14:textId="536522C0" w:rsidR="0022222F" w:rsidRPr="00922620" w:rsidRDefault="0027324B" w:rsidP="0084513B">
      <w:pPr>
        <w:ind w:firstLine="720"/>
        <w:rPr>
          <w:rFonts w:ascii="Times New Roman" w:hAnsi="Times New Roman" w:cs="Times New Roman"/>
        </w:rPr>
      </w:pPr>
      <w:r w:rsidRPr="00922620">
        <w:rPr>
          <w:rFonts w:ascii="Times New Roman" w:hAnsi="Times New Roman" w:cs="Times New Roman"/>
        </w:rPr>
        <w:t xml:space="preserve">The </w:t>
      </w:r>
      <w:r w:rsidR="001F449E" w:rsidRPr="00922620">
        <w:rPr>
          <w:rFonts w:ascii="Times New Roman" w:hAnsi="Times New Roman" w:cs="Times New Roman"/>
        </w:rPr>
        <w:t xml:space="preserve">direct and indirect </w:t>
      </w:r>
      <w:r w:rsidRPr="00922620">
        <w:rPr>
          <w:rFonts w:ascii="Times New Roman" w:hAnsi="Times New Roman" w:cs="Times New Roman"/>
        </w:rPr>
        <w:t xml:space="preserve">effects of </w:t>
      </w:r>
      <w:r w:rsidR="00F1074A" w:rsidRPr="00922620">
        <w:rPr>
          <w:rFonts w:ascii="Times New Roman" w:hAnsi="Times New Roman" w:cs="Times New Roman"/>
        </w:rPr>
        <w:t>MHWs</w:t>
      </w:r>
      <w:r w:rsidRPr="00922620">
        <w:rPr>
          <w:rFonts w:ascii="Times New Roman" w:hAnsi="Times New Roman" w:cs="Times New Roman"/>
        </w:rPr>
        <w:t xml:space="preserve"> on Giant California Sea Cucumbers</w:t>
      </w:r>
      <w:r w:rsidR="0056510F" w:rsidRPr="00922620">
        <w:rPr>
          <w:rFonts w:ascii="Times New Roman" w:hAnsi="Times New Roman" w:cs="Times New Roman"/>
        </w:rPr>
        <w:t xml:space="preserve"> </w:t>
      </w:r>
      <w:r w:rsidR="004A2938" w:rsidRPr="00922620">
        <w:rPr>
          <w:rFonts w:ascii="Times New Roman" w:hAnsi="Times New Roman" w:cs="Times New Roman"/>
        </w:rPr>
        <w:t>is unknown</w:t>
      </w:r>
      <w:r w:rsidR="00F63403">
        <w:rPr>
          <w:rFonts w:ascii="Times New Roman" w:hAnsi="Times New Roman" w:cs="Times New Roman"/>
        </w:rPr>
        <w:t>: this is</w:t>
      </w:r>
      <w:r w:rsidR="001C7C36" w:rsidRPr="00922620">
        <w:rPr>
          <w:rFonts w:ascii="Times New Roman" w:hAnsi="Times New Roman" w:cs="Times New Roman"/>
        </w:rPr>
        <w:t xml:space="preserve"> </w:t>
      </w:r>
      <w:r w:rsidR="00E53075" w:rsidRPr="00922620">
        <w:rPr>
          <w:rFonts w:ascii="Times New Roman" w:hAnsi="Times New Roman" w:cs="Times New Roman"/>
        </w:rPr>
        <w:t>concerning</w:t>
      </w:r>
      <w:r w:rsidR="001C7C36" w:rsidRPr="00922620">
        <w:rPr>
          <w:rFonts w:ascii="Times New Roman" w:hAnsi="Times New Roman" w:cs="Times New Roman"/>
        </w:rPr>
        <w:t xml:space="preserve"> </w:t>
      </w:r>
      <w:r w:rsidR="00F63403">
        <w:rPr>
          <w:rFonts w:ascii="Times New Roman" w:hAnsi="Times New Roman" w:cs="Times New Roman"/>
        </w:rPr>
        <w:t>given</w:t>
      </w:r>
      <w:r w:rsidR="00B6295F" w:rsidRPr="00922620">
        <w:rPr>
          <w:rFonts w:ascii="Times New Roman" w:hAnsi="Times New Roman" w:cs="Times New Roman"/>
        </w:rPr>
        <w:t xml:space="preserve"> the</w:t>
      </w:r>
      <w:r w:rsidR="002807D5" w:rsidRPr="00922620">
        <w:rPr>
          <w:rFonts w:ascii="Times New Roman" w:hAnsi="Times New Roman" w:cs="Times New Roman"/>
        </w:rPr>
        <w:t xml:space="preserve"> potential</w:t>
      </w:r>
      <w:r w:rsidR="00FC7AF1" w:rsidRPr="00922620">
        <w:rPr>
          <w:rFonts w:ascii="Times New Roman" w:hAnsi="Times New Roman" w:cs="Times New Roman"/>
        </w:rPr>
        <w:t xml:space="preserve">ly devastating impacts of </w:t>
      </w:r>
      <w:r w:rsidR="00E6749C" w:rsidRPr="00922620">
        <w:rPr>
          <w:rFonts w:ascii="Times New Roman" w:hAnsi="Times New Roman" w:cs="Times New Roman"/>
        </w:rPr>
        <w:t>heat-induced disease outbreaks.</w:t>
      </w:r>
      <w:r w:rsidR="00911AEB" w:rsidRPr="00922620">
        <w:rPr>
          <w:rFonts w:ascii="Times New Roman" w:hAnsi="Times New Roman" w:cs="Times New Roman"/>
        </w:rPr>
        <w:t xml:space="preserve"> </w:t>
      </w:r>
      <w:r w:rsidR="0022222F" w:rsidRPr="00922620">
        <w:rPr>
          <w:rFonts w:ascii="Times New Roman" w:hAnsi="Times New Roman" w:cs="Times New Roman"/>
        </w:rPr>
        <w:t xml:space="preserve">The most recent </w:t>
      </w:r>
      <w:r w:rsidR="00F63403">
        <w:rPr>
          <w:rFonts w:ascii="Times New Roman" w:hAnsi="Times New Roman" w:cs="Times New Roman"/>
        </w:rPr>
        <w:t>sea cucumber</w:t>
      </w:r>
      <w:r w:rsidR="0022222F" w:rsidRPr="00922620">
        <w:rPr>
          <w:rFonts w:ascii="Times New Roman" w:hAnsi="Times New Roman" w:cs="Times New Roman"/>
        </w:rPr>
        <w:t xml:space="preserve"> wasting</w:t>
      </w:r>
      <w:r w:rsidR="00F63403">
        <w:rPr>
          <w:rFonts w:ascii="Times New Roman" w:hAnsi="Times New Roman" w:cs="Times New Roman"/>
        </w:rPr>
        <w:t xml:space="preserve"> (SCW)</w:t>
      </w:r>
      <w:r w:rsidR="0022222F" w:rsidRPr="00922620">
        <w:rPr>
          <w:rFonts w:ascii="Times New Roman" w:hAnsi="Times New Roman" w:cs="Times New Roman"/>
        </w:rPr>
        <w:t xml:space="preserve"> event occurred in </w:t>
      </w:r>
      <w:proofErr w:type="spellStart"/>
      <w:r w:rsidR="0022222F" w:rsidRPr="00922620">
        <w:rPr>
          <w:rFonts w:ascii="Times New Roman" w:hAnsi="Times New Roman" w:cs="Times New Roman"/>
        </w:rPr>
        <w:t>Nanoose</w:t>
      </w:r>
      <w:proofErr w:type="spellEnd"/>
      <w:r w:rsidR="0022222F" w:rsidRPr="00922620">
        <w:rPr>
          <w:rFonts w:ascii="Times New Roman" w:hAnsi="Times New Roman" w:cs="Times New Roman"/>
        </w:rPr>
        <w:t xml:space="preserve"> Bay, B.C., from August – October 2021 (</w:t>
      </w:r>
      <w:proofErr w:type="spellStart"/>
      <w:r w:rsidR="0022222F" w:rsidRPr="00922620">
        <w:rPr>
          <w:rFonts w:ascii="Times New Roman" w:hAnsi="Times New Roman" w:cs="Times New Roman"/>
        </w:rPr>
        <w:t>Em</w:t>
      </w:r>
      <w:proofErr w:type="spellEnd"/>
      <w:r w:rsidR="0022222F" w:rsidRPr="00922620">
        <w:rPr>
          <w:rFonts w:ascii="Times New Roman" w:hAnsi="Times New Roman" w:cs="Times New Roman"/>
        </w:rPr>
        <w:t xml:space="preserve"> Lim </w:t>
      </w:r>
      <w:r w:rsidR="0022222F" w:rsidRPr="00922620">
        <w:rPr>
          <w:rFonts w:ascii="Times New Roman" w:hAnsi="Times New Roman" w:cs="Times New Roman"/>
          <w:i/>
          <w:iCs/>
        </w:rPr>
        <w:t>personal communication</w:t>
      </w:r>
      <w:r w:rsidR="0022222F" w:rsidRPr="00922620">
        <w:rPr>
          <w:rFonts w:ascii="Times New Roman" w:hAnsi="Times New Roman" w:cs="Times New Roman"/>
        </w:rPr>
        <w:t>)</w:t>
      </w:r>
      <w:r w:rsidR="00F77825" w:rsidRPr="00922620">
        <w:rPr>
          <w:rFonts w:ascii="Times New Roman" w:hAnsi="Times New Roman" w:cs="Times New Roman"/>
        </w:rPr>
        <w:t xml:space="preserve">. </w:t>
      </w:r>
      <w:r w:rsidR="007A6AB2" w:rsidRPr="00922620">
        <w:rPr>
          <w:rFonts w:ascii="Times New Roman" w:hAnsi="Times New Roman" w:cs="Times New Roman"/>
        </w:rPr>
        <w:t xml:space="preserve">This event followed several </w:t>
      </w:r>
      <w:r w:rsidR="00A56747" w:rsidRPr="00922620">
        <w:rPr>
          <w:rFonts w:ascii="Times New Roman" w:hAnsi="Times New Roman" w:cs="Times New Roman"/>
        </w:rPr>
        <w:t xml:space="preserve">severe </w:t>
      </w:r>
      <w:r w:rsidR="007A6AB2" w:rsidRPr="00922620">
        <w:rPr>
          <w:rFonts w:ascii="Times New Roman" w:hAnsi="Times New Roman" w:cs="Times New Roman"/>
        </w:rPr>
        <w:t>regional heat waves (CITE)</w:t>
      </w:r>
      <w:r w:rsidR="00D234C4" w:rsidRPr="00922620">
        <w:rPr>
          <w:rFonts w:ascii="Times New Roman" w:hAnsi="Times New Roman" w:cs="Times New Roman"/>
        </w:rPr>
        <w:t>.</w:t>
      </w:r>
      <w:r w:rsidR="00CA2EA0" w:rsidRPr="00922620">
        <w:rPr>
          <w:rFonts w:ascii="Times New Roman" w:hAnsi="Times New Roman" w:cs="Times New Roman"/>
        </w:rPr>
        <w:t xml:space="preserve"> </w:t>
      </w:r>
      <w:r w:rsidR="006A08A2" w:rsidRPr="00922620">
        <w:rPr>
          <w:rFonts w:ascii="Times New Roman" w:hAnsi="Times New Roman" w:cs="Times New Roman"/>
        </w:rPr>
        <w:t>There is insufficient evidence to confirm that wasting</w:t>
      </w:r>
      <w:r w:rsidR="00E40CC2" w:rsidRPr="00922620">
        <w:rPr>
          <w:rFonts w:ascii="Times New Roman" w:hAnsi="Times New Roman" w:cs="Times New Roman"/>
        </w:rPr>
        <w:t xml:space="preserve">-like </w:t>
      </w:r>
      <w:r w:rsidR="006A08A2" w:rsidRPr="00922620">
        <w:rPr>
          <w:rFonts w:ascii="Times New Roman" w:hAnsi="Times New Roman" w:cs="Times New Roman"/>
        </w:rPr>
        <w:t xml:space="preserve">symptoms were not caused by </w:t>
      </w:r>
      <w:r w:rsidR="00644B6C" w:rsidRPr="00922620">
        <w:rPr>
          <w:rFonts w:ascii="Times New Roman" w:hAnsi="Times New Roman" w:cs="Times New Roman"/>
        </w:rPr>
        <w:t>direct heat stress</w:t>
      </w:r>
      <w:r w:rsidR="0010340D" w:rsidRPr="00922620">
        <w:rPr>
          <w:rFonts w:ascii="Times New Roman" w:hAnsi="Times New Roman" w:cs="Times New Roman"/>
        </w:rPr>
        <w:t xml:space="preserve">, as reported in farmed </w:t>
      </w:r>
      <w:proofErr w:type="spellStart"/>
      <w:r w:rsidR="0010340D" w:rsidRPr="00922620">
        <w:rPr>
          <w:rFonts w:ascii="Times New Roman" w:hAnsi="Times New Roman" w:cs="Times New Roman"/>
          <w:i/>
          <w:iCs/>
        </w:rPr>
        <w:t>Holothuria</w:t>
      </w:r>
      <w:proofErr w:type="spellEnd"/>
      <w:r w:rsidR="0010340D" w:rsidRPr="00922620">
        <w:rPr>
          <w:rFonts w:ascii="Times New Roman" w:hAnsi="Times New Roman" w:cs="Times New Roman"/>
          <w:i/>
          <w:iCs/>
        </w:rPr>
        <w:t xml:space="preserve"> </w:t>
      </w:r>
      <w:proofErr w:type="spellStart"/>
      <w:r w:rsidR="0010340D" w:rsidRPr="00922620">
        <w:rPr>
          <w:rFonts w:ascii="Times New Roman" w:hAnsi="Times New Roman" w:cs="Times New Roman"/>
          <w:i/>
          <w:iCs/>
        </w:rPr>
        <w:t>scabra</w:t>
      </w:r>
      <w:proofErr w:type="spellEnd"/>
      <w:r w:rsidR="0010340D" w:rsidRPr="00922620">
        <w:rPr>
          <w:rFonts w:ascii="Times New Roman" w:hAnsi="Times New Roman" w:cs="Times New Roman"/>
        </w:rPr>
        <w:t xml:space="preserve"> </w:t>
      </w:r>
      <w:r w:rsidR="0010340D"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24)","plainTextFormattedCitation":"(24)","previouslyFormattedCitation":"(24)"},"properties":{"noteIndex":0},"schema":"https://github.com/citation-style-language/schema/raw/master/csl-citation.json"}</w:instrText>
      </w:r>
      <w:r w:rsidR="0010340D" w:rsidRPr="00922620">
        <w:rPr>
          <w:rFonts w:ascii="Times New Roman" w:hAnsi="Times New Roman" w:cs="Times New Roman"/>
        </w:rPr>
        <w:fldChar w:fldCharType="separate"/>
      </w:r>
      <w:r w:rsidR="0074507B" w:rsidRPr="0074507B">
        <w:rPr>
          <w:rFonts w:ascii="Times New Roman" w:hAnsi="Times New Roman" w:cs="Times New Roman"/>
          <w:noProof/>
        </w:rPr>
        <w:t>(24)</w:t>
      </w:r>
      <w:r w:rsidR="0010340D" w:rsidRPr="00922620">
        <w:rPr>
          <w:rFonts w:ascii="Times New Roman" w:hAnsi="Times New Roman" w:cs="Times New Roman"/>
        </w:rPr>
        <w:fldChar w:fldCharType="end"/>
      </w:r>
      <w:r w:rsidR="0010340D" w:rsidRPr="00922620">
        <w:rPr>
          <w:rFonts w:ascii="Times New Roman" w:hAnsi="Times New Roman" w:cs="Times New Roman"/>
        </w:rPr>
        <w:t>,</w:t>
      </w:r>
      <w:r w:rsidR="00644B6C" w:rsidRPr="00922620">
        <w:rPr>
          <w:rFonts w:ascii="Times New Roman" w:hAnsi="Times New Roman" w:cs="Times New Roman"/>
        </w:rPr>
        <w:t xml:space="preserve"> or a heat-unrelated </w:t>
      </w:r>
      <w:r w:rsidR="00A1438C" w:rsidRPr="00922620">
        <w:rPr>
          <w:rFonts w:ascii="Times New Roman" w:hAnsi="Times New Roman" w:cs="Times New Roman"/>
        </w:rPr>
        <w:t xml:space="preserve">viral or bacterial </w:t>
      </w:r>
      <w:r w:rsidR="00644B6C" w:rsidRPr="00922620">
        <w:rPr>
          <w:rFonts w:ascii="Times New Roman" w:hAnsi="Times New Roman" w:cs="Times New Roman"/>
        </w:rPr>
        <w:t>disease</w:t>
      </w:r>
      <w:r w:rsidR="0010340D" w:rsidRPr="00922620">
        <w:rPr>
          <w:rFonts w:ascii="Times New Roman" w:hAnsi="Times New Roman" w:cs="Times New Roman"/>
        </w:rPr>
        <w:t xml:space="preserve"> as observed</w:t>
      </w:r>
      <w:r w:rsidR="00A1438C" w:rsidRPr="00922620">
        <w:rPr>
          <w:rFonts w:ascii="Times New Roman" w:hAnsi="Times New Roman" w:cs="Times New Roman"/>
        </w:rPr>
        <w:t xml:space="preserve"> in farmed </w:t>
      </w:r>
      <w:proofErr w:type="spellStart"/>
      <w:r w:rsidR="00C76C0F" w:rsidRPr="00922620">
        <w:rPr>
          <w:rFonts w:ascii="Times New Roman" w:hAnsi="Times New Roman" w:cs="Times New Roman"/>
          <w:i/>
          <w:iCs/>
        </w:rPr>
        <w:t>Apostichopus</w:t>
      </w:r>
      <w:proofErr w:type="spellEnd"/>
      <w:r w:rsidR="00C76C0F" w:rsidRPr="00922620">
        <w:rPr>
          <w:rFonts w:ascii="Times New Roman" w:hAnsi="Times New Roman" w:cs="Times New Roman"/>
          <w:i/>
          <w:iCs/>
        </w:rPr>
        <w:t xml:space="preserve"> japonicus</w:t>
      </w:r>
      <w:r w:rsidR="00A1438C" w:rsidRPr="00922620">
        <w:rPr>
          <w:rFonts w:ascii="Times New Roman" w:hAnsi="Times New Roman" w:cs="Times New Roman"/>
        </w:rPr>
        <w:t xml:space="preserve"> </w:t>
      </w:r>
      <w:r w:rsidR="00A1438C"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25, 26)","plainTextFormattedCitation":"(25, 26)","previouslyFormattedCitation":"(25, 26)"},"properties":{"noteIndex":0},"schema":"https://github.com/citation-style-language/schema/raw/master/csl-citation.json"}</w:instrText>
      </w:r>
      <w:r w:rsidR="00A1438C" w:rsidRPr="00922620">
        <w:rPr>
          <w:rFonts w:ascii="Times New Roman" w:hAnsi="Times New Roman" w:cs="Times New Roman"/>
        </w:rPr>
        <w:fldChar w:fldCharType="separate"/>
      </w:r>
      <w:r w:rsidR="0074507B" w:rsidRPr="0074507B">
        <w:rPr>
          <w:rFonts w:ascii="Times New Roman" w:hAnsi="Times New Roman" w:cs="Times New Roman"/>
          <w:noProof/>
        </w:rPr>
        <w:t>(25, 26)</w:t>
      </w:r>
      <w:r w:rsidR="00A1438C" w:rsidRPr="00922620">
        <w:rPr>
          <w:rFonts w:ascii="Times New Roman" w:hAnsi="Times New Roman" w:cs="Times New Roman"/>
        </w:rPr>
        <w:fldChar w:fldCharType="end"/>
      </w:r>
      <w:r w:rsidR="00A1438C" w:rsidRPr="00922620">
        <w:rPr>
          <w:rFonts w:ascii="Times New Roman" w:hAnsi="Times New Roman" w:cs="Times New Roman"/>
        </w:rPr>
        <w:t xml:space="preserve">. </w:t>
      </w:r>
      <w:r w:rsidR="002F2CD5" w:rsidRPr="00922620">
        <w:rPr>
          <w:rFonts w:ascii="Times New Roman" w:hAnsi="Times New Roman" w:cs="Times New Roman"/>
        </w:rPr>
        <w:t xml:space="preserve">However, wasting symptoms could also be an indirect </w:t>
      </w:r>
      <w:r w:rsidR="008F714D" w:rsidRPr="00922620">
        <w:rPr>
          <w:rFonts w:ascii="Times New Roman" w:hAnsi="Times New Roman" w:cs="Times New Roman"/>
        </w:rPr>
        <w:t>product</w:t>
      </w:r>
      <w:r w:rsidR="002F2CD5" w:rsidRPr="00922620">
        <w:rPr>
          <w:rFonts w:ascii="Times New Roman" w:hAnsi="Times New Roman" w:cs="Times New Roman"/>
        </w:rPr>
        <w:t xml:space="preserve"> of heat stress interacti</w:t>
      </w:r>
      <w:r w:rsidR="00505522" w:rsidRPr="00922620">
        <w:rPr>
          <w:rFonts w:ascii="Times New Roman" w:hAnsi="Times New Roman" w:cs="Times New Roman"/>
        </w:rPr>
        <w:t>ons</w:t>
      </w:r>
      <w:r w:rsidR="002F2CD5" w:rsidRPr="00922620">
        <w:rPr>
          <w:rFonts w:ascii="Times New Roman" w:hAnsi="Times New Roman" w:cs="Times New Roman"/>
        </w:rPr>
        <w:t xml:space="preserve"> with </w:t>
      </w:r>
      <w:r w:rsidR="008604E3" w:rsidRPr="00922620">
        <w:rPr>
          <w:rFonts w:ascii="Times New Roman" w:hAnsi="Times New Roman" w:cs="Times New Roman"/>
        </w:rPr>
        <w:t xml:space="preserve">disease </w:t>
      </w:r>
      <w:r w:rsidR="00D8351C" w:rsidRPr="00922620">
        <w:rPr>
          <w:rFonts w:ascii="Times New Roman" w:hAnsi="Times New Roman" w:cs="Times New Roman"/>
        </w:rPr>
        <w:t xml:space="preserve">dynamics, as </w:t>
      </w:r>
      <w:r w:rsidR="00E7763F" w:rsidRPr="00922620">
        <w:rPr>
          <w:rFonts w:ascii="Times New Roman" w:hAnsi="Times New Roman" w:cs="Times New Roman"/>
        </w:rPr>
        <w:t xml:space="preserve">reported in </w:t>
      </w:r>
      <w:r w:rsidR="002916D9" w:rsidRPr="00922620">
        <w:rPr>
          <w:rFonts w:ascii="Times New Roman" w:hAnsi="Times New Roman" w:cs="Times New Roman"/>
        </w:rPr>
        <w:t>aforementioned corals, algae, oysters, and sea stars</w:t>
      </w:r>
      <w:r w:rsidR="00552D65" w:rsidRPr="00922620">
        <w:rPr>
          <w:rFonts w:ascii="Times New Roman" w:hAnsi="Times New Roman" w:cs="Times New Roman"/>
        </w:rPr>
        <w:t xml:space="preserve"> </w:t>
      </w:r>
      <w:r w:rsidR="00444730" w:rsidRPr="00922620">
        <w:rPr>
          <w:rFonts w:ascii="Times New Roman" w:hAnsi="Times New Roman" w:cs="Times New Roman"/>
        </w:rPr>
        <w:t>(</w:t>
      </w:r>
      <w:r w:rsidR="007018D6" w:rsidRPr="00922620">
        <w:rPr>
          <w:rFonts w:ascii="Times New Roman" w:hAnsi="Times New Roman" w:cs="Times New Roman"/>
        </w:rPr>
        <w:t xml:space="preserve">ALGAE CITE, </w:t>
      </w:r>
      <w:r w:rsidR="00444730" w:rsidRPr="00922620">
        <w:rPr>
          <w:rFonts w:ascii="Times New Roman" w:hAnsi="Times New Roman" w:cs="Times New Roman"/>
        </w:rPr>
        <w:t xml:space="preserve">OLIVER 2017, </w:t>
      </w:r>
      <w:r w:rsidR="007018D6"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21)","plainTextFormattedCitation":"(21)","previouslyFormattedCitation":"(21)"},"properties":{"noteIndex":0},"schema":"https://github.com/citation-style-language/schema/raw/master/csl-citation.json"}</w:instrText>
      </w:r>
      <w:r w:rsidR="007018D6" w:rsidRPr="00922620">
        <w:rPr>
          <w:rFonts w:ascii="Times New Roman" w:hAnsi="Times New Roman" w:cs="Times New Roman"/>
        </w:rPr>
        <w:fldChar w:fldCharType="separate"/>
      </w:r>
      <w:r w:rsidR="0074507B" w:rsidRPr="0074507B">
        <w:rPr>
          <w:rFonts w:ascii="Times New Roman" w:hAnsi="Times New Roman" w:cs="Times New Roman"/>
          <w:noProof/>
        </w:rPr>
        <w:t>(21)</w:t>
      </w:r>
      <w:r w:rsidR="007018D6" w:rsidRPr="00922620">
        <w:rPr>
          <w:rFonts w:ascii="Times New Roman" w:hAnsi="Times New Roman" w:cs="Times New Roman"/>
        </w:rPr>
        <w:fldChar w:fldCharType="end"/>
      </w:r>
      <w:r w:rsidR="007018D6" w:rsidRPr="00922620">
        <w:rPr>
          <w:rFonts w:ascii="Times New Roman" w:hAnsi="Times New Roman" w:cs="Times New Roman"/>
        </w:rPr>
        <w:t>)</w:t>
      </w:r>
      <w:r w:rsidR="002916D9" w:rsidRPr="00922620">
        <w:rPr>
          <w:rFonts w:ascii="Times New Roman" w:hAnsi="Times New Roman" w:cs="Times New Roman"/>
        </w:rPr>
        <w:t>.</w:t>
      </w:r>
      <w:r w:rsidR="00E53075" w:rsidRPr="00922620">
        <w:rPr>
          <w:rFonts w:ascii="Times New Roman" w:hAnsi="Times New Roman" w:cs="Times New Roman"/>
        </w:rPr>
        <w:t xml:space="preserve"> </w:t>
      </w:r>
      <w:r w:rsidR="006011EE" w:rsidRPr="00922620">
        <w:rPr>
          <w:rFonts w:ascii="Times New Roman" w:hAnsi="Times New Roman" w:cs="Times New Roman"/>
        </w:rPr>
        <w:t xml:space="preserve">Understanding </w:t>
      </w:r>
      <w:r w:rsidR="00E37904" w:rsidRPr="00922620">
        <w:rPr>
          <w:rFonts w:ascii="Times New Roman" w:hAnsi="Times New Roman" w:cs="Times New Roman"/>
        </w:rPr>
        <w:t>whether</w:t>
      </w:r>
      <w:r w:rsidR="00D86240" w:rsidRPr="00922620">
        <w:rPr>
          <w:rFonts w:ascii="Times New Roman" w:hAnsi="Times New Roman" w:cs="Times New Roman"/>
        </w:rPr>
        <w:t xml:space="preserve"> Giant </w:t>
      </w:r>
      <w:r w:rsidR="00DA128E" w:rsidRPr="00922620">
        <w:rPr>
          <w:rFonts w:ascii="Times New Roman" w:hAnsi="Times New Roman" w:cs="Times New Roman"/>
        </w:rPr>
        <w:t xml:space="preserve">California </w:t>
      </w:r>
      <w:r w:rsidR="00D86240" w:rsidRPr="00922620">
        <w:rPr>
          <w:rFonts w:ascii="Times New Roman" w:hAnsi="Times New Roman" w:cs="Times New Roman"/>
        </w:rPr>
        <w:t>Sea cucumber</w:t>
      </w:r>
      <w:r w:rsidR="00E37904" w:rsidRPr="00922620">
        <w:rPr>
          <w:rFonts w:ascii="Times New Roman" w:hAnsi="Times New Roman" w:cs="Times New Roman"/>
        </w:rPr>
        <w:t xml:space="preserve"> </w:t>
      </w:r>
      <w:r w:rsidR="00B01DAB" w:rsidRPr="00922620">
        <w:rPr>
          <w:rFonts w:ascii="Times New Roman" w:hAnsi="Times New Roman" w:cs="Times New Roman"/>
        </w:rPr>
        <w:t>wasting is</w:t>
      </w:r>
      <w:r w:rsidR="00613852" w:rsidRPr="00922620">
        <w:rPr>
          <w:rFonts w:ascii="Times New Roman" w:hAnsi="Times New Roman" w:cs="Times New Roman"/>
        </w:rPr>
        <w:t xml:space="preserve"> linked to</w:t>
      </w:r>
      <w:r w:rsidR="001D1F89" w:rsidRPr="00922620">
        <w:rPr>
          <w:rFonts w:ascii="Times New Roman" w:hAnsi="Times New Roman" w:cs="Times New Roman"/>
        </w:rPr>
        <w:t xml:space="preserve"> MHW</w:t>
      </w:r>
      <w:r w:rsidR="00077D3C" w:rsidRPr="00922620">
        <w:rPr>
          <w:rFonts w:ascii="Times New Roman" w:hAnsi="Times New Roman" w:cs="Times New Roman"/>
        </w:rPr>
        <w:t>s</w:t>
      </w:r>
      <w:r w:rsidR="00E227AE" w:rsidRPr="00922620">
        <w:rPr>
          <w:rFonts w:ascii="Times New Roman" w:hAnsi="Times New Roman" w:cs="Times New Roman"/>
        </w:rPr>
        <w:t xml:space="preserve">, either directly or indirectly, </w:t>
      </w:r>
      <w:r w:rsidR="00BC6D5E" w:rsidRPr="00922620">
        <w:rPr>
          <w:rFonts w:ascii="Times New Roman" w:hAnsi="Times New Roman" w:cs="Times New Roman"/>
        </w:rPr>
        <w:t xml:space="preserve">is </w:t>
      </w:r>
      <w:r w:rsidR="00D6722B" w:rsidRPr="00922620">
        <w:rPr>
          <w:rFonts w:ascii="Times New Roman" w:hAnsi="Times New Roman" w:cs="Times New Roman"/>
        </w:rPr>
        <w:t xml:space="preserve">important </w:t>
      </w:r>
      <w:r w:rsidR="00372C05" w:rsidRPr="00922620">
        <w:rPr>
          <w:rFonts w:ascii="Times New Roman" w:hAnsi="Times New Roman" w:cs="Times New Roman"/>
        </w:rPr>
        <w:t>f</w:t>
      </w:r>
      <w:r w:rsidR="00DB22FD" w:rsidRPr="00922620">
        <w:rPr>
          <w:rFonts w:ascii="Times New Roman" w:hAnsi="Times New Roman" w:cs="Times New Roman"/>
        </w:rPr>
        <w:t xml:space="preserve">or informing management efforts seeking to </w:t>
      </w:r>
      <w:r w:rsidR="00CD10C7" w:rsidRPr="00922620">
        <w:rPr>
          <w:rFonts w:ascii="Times New Roman" w:hAnsi="Times New Roman" w:cs="Times New Roman"/>
        </w:rPr>
        <w:t xml:space="preserve">protect this </w:t>
      </w:r>
      <w:r w:rsidR="00526CF6" w:rsidRPr="00922620">
        <w:rPr>
          <w:rFonts w:ascii="Times New Roman" w:hAnsi="Times New Roman" w:cs="Times New Roman"/>
        </w:rPr>
        <w:t>important species</w:t>
      </w:r>
      <w:r w:rsidR="00D86240" w:rsidRPr="00922620">
        <w:rPr>
          <w:rFonts w:ascii="Times New Roman" w:hAnsi="Times New Roman" w:cs="Times New Roman"/>
        </w:rPr>
        <w:t xml:space="preserve">. </w:t>
      </w:r>
      <w:r w:rsidR="00346747" w:rsidRPr="00922620">
        <w:rPr>
          <w:rFonts w:ascii="Times New Roman" w:hAnsi="Times New Roman" w:cs="Times New Roman"/>
        </w:rPr>
        <w:t xml:space="preserve"> </w:t>
      </w:r>
    </w:p>
    <w:p w14:paraId="0865D7A0" w14:textId="77777777" w:rsidR="0084513B" w:rsidRPr="00922620" w:rsidRDefault="0084513B" w:rsidP="0084513B">
      <w:pPr>
        <w:ind w:firstLine="720"/>
        <w:rPr>
          <w:rFonts w:ascii="Times New Roman" w:hAnsi="Times New Roman" w:cs="Times New Roman"/>
        </w:rPr>
      </w:pPr>
    </w:p>
    <w:p w14:paraId="20A212D7" w14:textId="4BDDBFD7" w:rsidR="00F855BF" w:rsidRPr="00922620" w:rsidRDefault="00BE16A4" w:rsidP="00F855BF">
      <w:pPr>
        <w:ind w:firstLine="720"/>
        <w:rPr>
          <w:rFonts w:ascii="Times New Roman" w:hAnsi="Times New Roman" w:cs="Times New Roman"/>
        </w:rPr>
      </w:pPr>
      <w:proofErr w:type="gramStart"/>
      <w:r>
        <w:rPr>
          <w:rFonts w:ascii="Times New Roman" w:hAnsi="Times New Roman" w:cs="Times New Roman"/>
        </w:rPr>
        <w:t>Sea</w:t>
      </w:r>
      <w:r w:rsidR="00F855BF" w:rsidRPr="00922620">
        <w:rPr>
          <w:rFonts w:ascii="Times New Roman" w:hAnsi="Times New Roman" w:cs="Times New Roman"/>
        </w:rPr>
        <w:t xml:space="preserve"> cucumbers</w:t>
      </w:r>
      <w:r w:rsidR="001F6852">
        <w:rPr>
          <w:rFonts w:ascii="Times New Roman" w:hAnsi="Times New Roman" w:cs="Times New Roman"/>
        </w:rPr>
        <w:t>,</w:t>
      </w:r>
      <w:proofErr w:type="gramEnd"/>
      <w:r w:rsidR="001F6852">
        <w:rPr>
          <w:rFonts w:ascii="Times New Roman" w:hAnsi="Times New Roman" w:cs="Times New Roman"/>
        </w:rPr>
        <w:t xml:space="preserve"> </w:t>
      </w:r>
      <w:commentRangeStart w:id="7"/>
      <w:r w:rsidR="001F6852">
        <w:rPr>
          <w:rFonts w:ascii="Times New Roman" w:hAnsi="Times New Roman" w:cs="Times New Roman"/>
        </w:rPr>
        <w:t>often underappreciated</w:t>
      </w:r>
      <w:commentRangeEnd w:id="7"/>
      <w:r w:rsidR="001943D2">
        <w:rPr>
          <w:rStyle w:val="CommentReference"/>
        </w:rPr>
        <w:commentReference w:id="7"/>
      </w:r>
      <w:r w:rsidR="001F6852">
        <w:rPr>
          <w:rFonts w:ascii="Times New Roman" w:hAnsi="Times New Roman" w:cs="Times New Roman"/>
        </w:rPr>
        <w:t xml:space="preserve">, </w:t>
      </w:r>
      <w:r w:rsidR="00F855BF" w:rsidRPr="00922620">
        <w:rPr>
          <w:rFonts w:ascii="Times New Roman" w:hAnsi="Times New Roman" w:cs="Times New Roman"/>
        </w:rPr>
        <w:t>provide several important ecological and economic services. As benthic detritivores they break down organic tissue and play an important role in nutrient cycling (CITE). Sea cucumbers also maintain sediment health EXPLAIN MORE IN DEPTH (CITE). There is also evidence that they may provide some localized buffering against ocean acidification, because EXPLAIN MORE IN DEPTH (CITE).</w:t>
      </w:r>
      <w:r w:rsidR="00D01218">
        <w:rPr>
          <w:rFonts w:ascii="Times New Roman" w:hAnsi="Times New Roman" w:cs="Times New Roman"/>
        </w:rPr>
        <w:t xml:space="preserve"> North America</w:t>
      </w:r>
      <w:r w:rsidR="00F855BF" w:rsidRPr="00922620">
        <w:rPr>
          <w:rFonts w:ascii="Times New Roman" w:hAnsi="Times New Roman" w:cs="Times New Roman"/>
        </w:rPr>
        <w:t xml:space="preserve"> is </w:t>
      </w:r>
      <w:r w:rsidR="00236C87">
        <w:rPr>
          <w:rFonts w:ascii="Times New Roman" w:hAnsi="Times New Roman" w:cs="Times New Roman"/>
        </w:rPr>
        <w:t xml:space="preserve">seeing a </w:t>
      </w:r>
      <w:commentRangeStart w:id="8"/>
      <w:r w:rsidR="00236C87">
        <w:rPr>
          <w:rFonts w:ascii="Times New Roman" w:hAnsi="Times New Roman" w:cs="Times New Roman"/>
        </w:rPr>
        <w:t>growing</w:t>
      </w:r>
      <w:r w:rsidR="00F855BF" w:rsidRPr="00922620">
        <w:rPr>
          <w:rFonts w:ascii="Times New Roman" w:hAnsi="Times New Roman" w:cs="Times New Roman"/>
        </w:rPr>
        <w:t xml:space="preserve"> </w:t>
      </w:r>
      <w:commentRangeEnd w:id="8"/>
      <w:r w:rsidR="00236C87">
        <w:rPr>
          <w:rStyle w:val="CommentReference"/>
        </w:rPr>
        <w:commentReference w:id="8"/>
      </w:r>
      <w:r w:rsidR="00F855BF" w:rsidRPr="00922620">
        <w:rPr>
          <w:rFonts w:ascii="Times New Roman" w:hAnsi="Times New Roman" w:cs="Times New Roman"/>
        </w:rPr>
        <w:t>sea cucumber harvest</w:t>
      </w:r>
      <w:r w:rsidR="00236C87">
        <w:rPr>
          <w:rFonts w:ascii="Times New Roman" w:hAnsi="Times New Roman" w:cs="Times New Roman"/>
        </w:rPr>
        <w:t xml:space="preserve"> industry; i</w:t>
      </w:r>
      <w:r w:rsidR="00F855BF" w:rsidRPr="00922620">
        <w:rPr>
          <w:rFonts w:ascii="Times New Roman" w:hAnsi="Times New Roman" w:cs="Times New Roman"/>
        </w:rPr>
        <w:t xml:space="preserve">n British Columbia alone the total industry is worth 10.2 million dollars </w:t>
      </w:r>
      <w:r w:rsidR="00F855BF"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27)","plainTextFormattedCitation":"(27)","previouslyFormattedCitation":"(27)"},"properties":{"noteIndex":0},"schema":"https://github.com/citation-style-language/schema/raw/master/csl-citation.json"}</w:instrText>
      </w:r>
      <w:r w:rsidR="00F855BF" w:rsidRPr="00922620">
        <w:rPr>
          <w:rFonts w:ascii="Times New Roman" w:hAnsi="Times New Roman" w:cs="Times New Roman"/>
        </w:rPr>
        <w:fldChar w:fldCharType="separate"/>
      </w:r>
      <w:r w:rsidR="0074507B" w:rsidRPr="0074507B">
        <w:rPr>
          <w:rFonts w:ascii="Times New Roman" w:hAnsi="Times New Roman" w:cs="Times New Roman"/>
          <w:noProof/>
        </w:rPr>
        <w:t>(27)</w:t>
      </w:r>
      <w:r w:rsidR="00F855BF" w:rsidRPr="00922620">
        <w:rPr>
          <w:rFonts w:ascii="Times New Roman" w:hAnsi="Times New Roman" w:cs="Times New Roman"/>
        </w:rPr>
        <w:fldChar w:fldCharType="end"/>
      </w:r>
      <w:r w:rsidR="00F855BF" w:rsidRPr="00922620">
        <w:rPr>
          <w:rFonts w:ascii="Times New Roman" w:hAnsi="Times New Roman" w:cs="Times New Roman"/>
        </w:rPr>
        <w:t>. Recent studies have also been investigating the use of Giant California sea cucumbers for multi-trophic aquaculture (CITE). Given their importance, evaluating how marine heat waves may impact Sea cucumbers is a pressing concern, especially considering recent heat stress events that have devastated subtidal marine invertebrates across the Northeastern Pacific Ocean</w:t>
      </w:r>
      <w:r w:rsidR="009E3252" w:rsidRPr="00922620">
        <w:rPr>
          <w:rFonts w:ascii="Times New Roman" w:hAnsi="Times New Roman" w:cs="Times New Roman"/>
        </w:rPr>
        <w:t xml:space="preserve"> (CITE)</w:t>
      </w:r>
      <w:r w:rsidR="00F855BF" w:rsidRPr="00922620">
        <w:rPr>
          <w:rFonts w:ascii="Times New Roman" w:hAnsi="Times New Roman" w:cs="Times New Roman"/>
        </w:rPr>
        <w:t xml:space="preserve">. </w:t>
      </w:r>
    </w:p>
    <w:p w14:paraId="07F0F196" w14:textId="77777777" w:rsidR="00206B3E" w:rsidRPr="00922620" w:rsidRDefault="00206B3E" w:rsidP="00206B3E">
      <w:pPr>
        <w:ind w:firstLine="720"/>
        <w:rPr>
          <w:rFonts w:ascii="Times New Roman" w:hAnsi="Times New Roman" w:cs="Times New Roman"/>
        </w:rPr>
      </w:pPr>
    </w:p>
    <w:p w14:paraId="06BAE59C" w14:textId="0DEA9B9F" w:rsidR="00DE4E79" w:rsidRPr="00922620" w:rsidRDefault="00027FAB" w:rsidP="00206B3E">
      <w:pPr>
        <w:ind w:firstLine="720"/>
        <w:rPr>
          <w:rFonts w:ascii="Times New Roman" w:hAnsi="Times New Roman" w:cs="Times New Roman"/>
        </w:rPr>
      </w:pPr>
      <w:r w:rsidRPr="00922620">
        <w:rPr>
          <w:rFonts w:ascii="Times New Roman" w:hAnsi="Times New Roman" w:cs="Times New Roman"/>
        </w:rPr>
        <w:t>This paper seeks to assess</w:t>
      </w:r>
      <w:r w:rsidR="0056622A" w:rsidRPr="00922620">
        <w:rPr>
          <w:rFonts w:ascii="Times New Roman" w:hAnsi="Times New Roman" w:cs="Times New Roman"/>
        </w:rPr>
        <w:t xml:space="preserve"> the</w:t>
      </w:r>
      <w:r w:rsidRPr="00922620">
        <w:rPr>
          <w:rFonts w:ascii="Times New Roman" w:hAnsi="Times New Roman" w:cs="Times New Roman"/>
        </w:rPr>
        <w:t xml:space="preserve"> direct lethal and sublethal effects of marine heat wave</w:t>
      </w:r>
      <w:r w:rsidR="0056622A" w:rsidRPr="00922620">
        <w:rPr>
          <w:rFonts w:ascii="Times New Roman" w:hAnsi="Times New Roman" w:cs="Times New Roman"/>
        </w:rPr>
        <w:t>s</w:t>
      </w:r>
      <w:r w:rsidRPr="00922620">
        <w:rPr>
          <w:rFonts w:ascii="Times New Roman" w:hAnsi="Times New Roman" w:cs="Times New Roman"/>
        </w:rPr>
        <w:t xml:space="preserve"> on </w:t>
      </w:r>
      <w:r w:rsidR="005170C1" w:rsidRPr="00922620">
        <w:rPr>
          <w:rFonts w:ascii="Times New Roman" w:hAnsi="Times New Roman" w:cs="Times New Roman"/>
        </w:rPr>
        <w:t xml:space="preserve">Giant California sea cucumbers, </w:t>
      </w:r>
      <w:r w:rsidR="009777B0" w:rsidRPr="00922620">
        <w:rPr>
          <w:rFonts w:ascii="Times New Roman" w:hAnsi="Times New Roman" w:cs="Times New Roman"/>
        </w:rPr>
        <w:t xml:space="preserve">as well as </w:t>
      </w:r>
      <w:r w:rsidR="00C0074F" w:rsidRPr="00922620">
        <w:rPr>
          <w:rFonts w:ascii="Times New Roman" w:hAnsi="Times New Roman" w:cs="Times New Roman"/>
        </w:rPr>
        <w:t xml:space="preserve">potential indirect effects </w:t>
      </w:r>
      <w:r w:rsidR="00375599" w:rsidRPr="00922620">
        <w:rPr>
          <w:rFonts w:ascii="Times New Roman" w:hAnsi="Times New Roman" w:cs="Times New Roman"/>
        </w:rPr>
        <w:t xml:space="preserve">of </w:t>
      </w:r>
      <w:r w:rsidR="0068211A" w:rsidRPr="00922620">
        <w:rPr>
          <w:rFonts w:ascii="Times New Roman" w:hAnsi="Times New Roman" w:cs="Times New Roman"/>
        </w:rPr>
        <w:t xml:space="preserve">heat-triggered </w:t>
      </w:r>
      <w:r w:rsidR="00375599" w:rsidRPr="00922620">
        <w:rPr>
          <w:rFonts w:ascii="Times New Roman" w:hAnsi="Times New Roman" w:cs="Times New Roman"/>
        </w:rPr>
        <w:t xml:space="preserve">disease </w:t>
      </w:r>
      <w:r w:rsidR="00F84EB8" w:rsidRPr="00922620">
        <w:rPr>
          <w:rFonts w:ascii="Times New Roman" w:hAnsi="Times New Roman" w:cs="Times New Roman"/>
        </w:rPr>
        <w:t xml:space="preserve">presenting as wasting symptoms. We </w:t>
      </w:r>
      <w:r w:rsidR="00F766B5" w:rsidRPr="00922620">
        <w:rPr>
          <w:rFonts w:ascii="Times New Roman" w:hAnsi="Times New Roman" w:cs="Times New Roman"/>
        </w:rPr>
        <w:t>exposed</w:t>
      </w:r>
      <w:r w:rsidR="00093DAB" w:rsidRPr="00922620">
        <w:rPr>
          <w:rFonts w:ascii="Times New Roman" w:hAnsi="Times New Roman" w:cs="Times New Roman"/>
        </w:rPr>
        <w:t xml:space="preserve"> </w:t>
      </w:r>
      <w:r w:rsidR="00F766B5" w:rsidRPr="00922620">
        <w:rPr>
          <w:rFonts w:ascii="Times New Roman" w:hAnsi="Times New Roman" w:cs="Times New Roman"/>
        </w:rPr>
        <w:t>Giant California Sea Cucumbers to</w:t>
      </w:r>
      <w:r w:rsidR="00E30CCE" w:rsidRPr="00922620">
        <w:rPr>
          <w:rFonts w:ascii="Times New Roman" w:hAnsi="Times New Roman" w:cs="Times New Roman"/>
        </w:rPr>
        <w:t xml:space="preserve"> a</w:t>
      </w:r>
      <w:r w:rsidR="00F84EB8" w:rsidRPr="00922620">
        <w:rPr>
          <w:rFonts w:ascii="Times New Roman" w:hAnsi="Times New Roman" w:cs="Times New Roman"/>
        </w:rPr>
        <w:t xml:space="preserve"> simulated </w:t>
      </w:r>
      <w:r w:rsidR="00EE6181" w:rsidRPr="00922620">
        <w:rPr>
          <w:rFonts w:ascii="Times New Roman" w:hAnsi="Times New Roman" w:cs="Times New Roman"/>
        </w:rPr>
        <w:t>MHW</w:t>
      </w:r>
      <w:r w:rsidR="00F84EB8" w:rsidRPr="00922620">
        <w:rPr>
          <w:rFonts w:ascii="Times New Roman" w:hAnsi="Times New Roman" w:cs="Times New Roman"/>
        </w:rPr>
        <w:t xml:space="preserve"> in a controlled laboratory setting </w:t>
      </w:r>
      <w:r w:rsidR="00F766B5" w:rsidRPr="00922620">
        <w:rPr>
          <w:rFonts w:ascii="Times New Roman" w:hAnsi="Times New Roman" w:cs="Times New Roman"/>
        </w:rPr>
        <w:t xml:space="preserve">and measured </w:t>
      </w:r>
      <w:r w:rsidR="0028775F" w:rsidRPr="00922620">
        <w:rPr>
          <w:rFonts w:ascii="Times New Roman" w:hAnsi="Times New Roman" w:cs="Times New Roman"/>
        </w:rPr>
        <w:t>dir</w:t>
      </w:r>
      <w:r w:rsidR="00B833E8" w:rsidRPr="00922620">
        <w:rPr>
          <w:rFonts w:ascii="Times New Roman" w:hAnsi="Times New Roman" w:cs="Times New Roman"/>
        </w:rPr>
        <w:t xml:space="preserve">ect </w:t>
      </w:r>
      <w:r w:rsidR="0052388D" w:rsidRPr="00922620">
        <w:rPr>
          <w:rFonts w:ascii="Times New Roman" w:hAnsi="Times New Roman" w:cs="Times New Roman"/>
        </w:rPr>
        <w:t xml:space="preserve">effects of </w:t>
      </w:r>
      <w:r w:rsidR="00B833E8" w:rsidRPr="00922620">
        <w:rPr>
          <w:rFonts w:ascii="Times New Roman" w:hAnsi="Times New Roman" w:cs="Times New Roman"/>
        </w:rPr>
        <w:t>mortality</w:t>
      </w:r>
      <w:r w:rsidR="0052388D" w:rsidRPr="00922620">
        <w:rPr>
          <w:rFonts w:ascii="Times New Roman" w:hAnsi="Times New Roman" w:cs="Times New Roman"/>
        </w:rPr>
        <w:t xml:space="preserve"> (lethal)</w:t>
      </w:r>
      <w:r w:rsidR="00B833E8" w:rsidRPr="00922620">
        <w:rPr>
          <w:rFonts w:ascii="Times New Roman" w:hAnsi="Times New Roman" w:cs="Times New Roman"/>
        </w:rPr>
        <w:t xml:space="preserve">, </w:t>
      </w:r>
      <w:r w:rsidR="00C164DF" w:rsidRPr="00922620">
        <w:rPr>
          <w:rFonts w:ascii="Times New Roman" w:hAnsi="Times New Roman" w:cs="Times New Roman"/>
        </w:rPr>
        <w:t>changes to</w:t>
      </w:r>
      <w:r w:rsidR="00F15F4C" w:rsidRPr="00922620">
        <w:rPr>
          <w:rFonts w:ascii="Times New Roman" w:hAnsi="Times New Roman" w:cs="Times New Roman"/>
        </w:rPr>
        <w:t xml:space="preserve"> stress,</w:t>
      </w:r>
      <w:r w:rsidR="00C164DF" w:rsidRPr="00922620">
        <w:rPr>
          <w:rFonts w:ascii="Times New Roman" w:hAnsi="Times New Roman" w:cs="Times New Roman"/>
        </w:rPr>
        <w:t xml:space="preserve"> movement</w:t>
      </w:r>
      <w:r w:rsidR="00F15F4C" w:rsidRPr="00922620">
        <w:rPr>
          <w:rFonts w:ascii="Times New Roman" w:hAnsi="Times New Roman" w:cs="Times New Roman"/>
        </w:rPr>
        <w:t>,</w:t>
      </w:r>
      <w:r w:rsidR="00C164DF" w:rsidRPr="00922620">
        <w:rPr>
          <w:rFonts w:ascii="Times New Roman" w:hAnsi="Times New Roman" w:cs="Times New Roman"/>
        </w:rPr>
        <w:t xml:space="preserve"> and excretion behaviour</w:t>
      </w:r>
      <w:r w:rsidR="0052388D" w:rsidRPr="00922620">
        <w:rPr>
          <w:rFonts w:ascii="Times New Roman" w:hAnsi="Times New Roman" w:cs="Times New Roman"/>
        </w:rPr>
        <w:t xml:space="preserve"> (sublethal)</w:t>
      </w:r>
      <w:r w:rsidR="00C164DF" w:rsidRPr="00922620">
        <w:rPr>
          <w:rFonts w:ascii="Times New Roman" w:hAnsi="Times New Roman" w:cs="Times New Roman"/>
        </w:rPr>
        <w:t>, and</w:t>
      </w:r>
      <w:r w:rsidR="0052388D" w:rsidRPr="00922620">
        <w:rPr>
          <w:rFonts w:ascii="Times New Roman" w:hAnsi="Times New Roman" w:cs="Times New Roman"/>
        </w:rPr>
        <w:t xml:space="preserve"> </w:t>
      </w:r>
      <w:r w:rsidR="0027385D" w:rsidRPr="00922620">
        <w:rPr>
          <w:rFonts w:ascii="Times New Roman" w:hAnsi="Times New Roman" w:cs="Times New Roman"/>
        </w:rPr>
        <w:t xml:space="preserve">the potentially direct or indirect effects of </w:t>
      </w:r>
      <w:r w:rsidR="0052388D" w:rsidRPr="00922620">
        <w:rPr>
          <w:rFonts w:ascii="Times New Roman" w:hAnsi="Times New Roman" w:cs="Times New Roman"/>
        </w:rPr>
        <w:t>wasting symptoms.</w:t>
      </w:r>
      <w:r w:rsidR="00E072EC" w:rsidRPr="00922620">
        <w:rPr>
          <w:rFonts w:ascii="Times New Roman" w:hAnsi="Times New Roman" w:cs="Times New Roman"/>
        </w:rPr>
        <w:t xml:space="preserve"> </w:t>
      </w:r>
      <w:r w:rsidR="00DE4E79" w:rsidRPr="00922620">
        <w:rPr>
          <w:rFonts w:ascii="Times New Roman" w:hAnsi="Times New Roman" w:cs="Times New Roman"/>
        </w:rPr>
        <w:t xml:space="preserve">We tested three </w:t>
      </w:r>
      <w:commentRangeStart w:id="9"/>
      <w:r w:rsidR="00BD1048" w:rsidRPr="00922620">
        <w:rPr>
          <w:rFonts w:ascii="Times New Roman" w:hAnsi="Times New Roman" w:cs="Times New Roman"/>
        </w:rPr>
        <w:t>hypotheses</w:t>
      </w:r>
      <w:commentRangeEnd w:id="9"/>
      <w:r w:rsidR="00F457E3">
        <w:rPr>
          <w:rStyle w:val="CommentReference"/>
        </w:rPr>
        <w:commentReference w:id="9"/>
      </w:r>
      <w:r w:rsidR="006E0553" w:rsidRPr="00922620">
        <w:rPr>
          <w:rFonts w:ascii="Times New Roman" w:hAnsi="Times New Roman" w:cs="Times New Roman"/>
        </w:rPr>
        <w:t>:</w:t>
      </w:r>
      <w:r w:rsidR="00BD1048" w:rsidRPr="00922620">
        <w:rPr>
          <w:rFonts w:ascii="Times New Roman" w:hAnsi="Times New Roman" w:cs="Times New Roman"/>
        </w:rPr>
        <w:t xml:space="preserve"> </w:t>
      </w:r>
      <w:r w:rsidR="006E0553" w:rsidRPr="00922620">
        <w:rPr>
          <w:rFonts w:ascii="Times New Roman" w:hAnsi="Times New Roman" w:cs="Times New Roman"/>
        </w:rPr>
        <w:t>1)</w:t>
      </w:r>
      <w:r w:rsidR="00DB530C" w:rsidRPr="00922620">
        <w:rPr>
          <w:rFonts w:ascii="Times New Roman" w:hAnsi="Times New Roman" w:cs="Times New Roman"/>
        </w:rPr>
        <w:t xml:space="preserve"> prolonged exposure to </w:t>
      </w:r>
      <w:commentRangeStart w:id="10"/>
      <w:r w:rsidR="00DB530C" w:rsidRPr="00922620">
        <w:rPr>
          <w:rFonts w:ascii="Times New Roman" w:hAnsi="Times New Roman" w:cs="Times New Roman"/>
        </w:rPr>
        <w:t xml:space="preserve">temperatures exceeding the normal range of sea cucumbers </w:t>
      </w:r>
      <w:commentRangeEnd w:id="10"/>
      <w:r w:rsidR="00FF7411">
        <w:rPr>
          <w:rStyle w:val="CommentReference"/>
        </w:rPr>
        <w:commentReference w:id="10"/>
      </w:r>
      <w:r w:rsidR="00DB530C" w:rsidRPr="00922620">
        <w:rPr>
          <w:rFonts w:ascii="Times New Roman" w:hAnsi="Times New Roman" w:cs="Times New Roman"/>
        </w:rPr>
        <w:t>will directly cause mortality</w:t>
      </w:r>
      <w:r w:rsidR="006E0553" w:rsidRPr="00922620">
        <w:rPr>
          <w:rFonts w:ascii="Times New Roman" w:hAnsi="Times New Roman" w:cs="Times New Roman"/>
        </w:rPr>
        <w:t xml:space="preserve">; 2) </w:t>
      </w:r>
      <w:r w:rsidR="008E508B" w:rsidRPr="00922620">
        <w:rPr>
          <w:rFonts w:ascii="Times New Roman" w:hAnsi="Times New Roman" w:cs="Times New Roman"/>
        </w:rPr>
        <w:t xml:space="preserve">sea </w:t>
      </w:r>
      <w:r w:rsidR="006A6060" w:rsidRPr="00922620">
        <w:rPr>
          <w:rFonts w:ascii="Times New Roman" w:hAnsi="Times New Roman" w:cs="Times New Roman"/>
        </w:rPr>
        <w:t xml:space="preserve">cucumber </w:t>
      </w:r>
      <w:r w:rsidR="00F15F4C" w:rsidRPr="00922620">
        <w:rPr>
          <w:rFonts w:ascii="Times New Roman" w:hAnsi="Times New Roman" w:cs="Times New Roman"/>
        </w:rPr>
        <w:t xml:space="preserve">stress, </w:t>
      </w:r>
      <w:r w:rsidR="006A6060" w:rsidRPr="00922620">
        <w:rPr>
          <w:rFonts w:ascii="Times New Roman" w:hAnsi="Times New Roman" w:cs="Times New Roman"/>
        </w:rPr>
        <w:t xml:space="preserve">movement </w:t>
      </w:r>
      <w:r w:rsidR="00D85641" w:rsidRPr="00922620">
        <w:rPr>
          <w:rFonts w:ascii="Times New Roman" w:hAnsi="Times New Roman" w:cs="Times New Roman"/>
        </w:rPr>
        <w:t>and</w:t>
      </w:r>
      <w:r w:rsidR="00FC2FAE" w:rsidRPr="00922620">
        <w:rPr>
          <w:rFonts w:ascii="Times New Roman" w:hAnsi="Times New Roman" w:cs="Times New Roman"/>
        </w:rPr>
        <w:t xml:space="preserve"> def</w:t>
      </w:r>
      <w:r w:rsidR="00317A17" w:rsidRPr="00922620">
        <w:rPr>
          <w:rFonts w:ascii="Times New Roman" w:hAnsi="Times New Roman" w:cs="Times New Roman"/>
        </w:rPr>
        <w:t xml:space="preserve">ecation </w:t>
      </w:r>
      <w:r w:rsidR="006A6060" w:rsidRPr="00922620">
        <w:rPr>
          <w:rFonts w:ascii="Times New Roman" w:hAnsi="Times New Roman" w:cs="Times New Roman"/>
        </w:rPr>
        <w:t xml:space="preserve">will increase </w:t>
      </w:r>
      <w:r w:rsidR="0083504D" w:rsidRPr="00922620">
        <w:rPr>
          <w:rFonts w:ascii="Times New Roman" w:hAnsi="Times New Roman" w:cs="Times New Roman"/>
        </w:rPr>
        <w:t xml:space="preserve">with temperature </w:t>
      </w:r>
      <w:commentRangeStart w:id="11"/>
      <w:r w:rsidR="006A6060" w:rsidRPr="00922620">
        <w:rPr>
          <w:rFonts w:ascii="Times New Roman" w:hAnsi="Times New Roman" w:cs="Times New Roman"/>
        </w:rPr>
        <w:t xml:space="preserve">because </w:t>
      </w:r>
      <w:r w:rsidR="004A71F5" w:rsidRPr="00922620">
        <w:rPr>
          <w:rFonts w:ascii="Times New Roman" w:hAnsi="Times New Roman" w:cs="Times New Roman"/>
        </w:rPr>
        <w:t xml:space="preserve">of </w:t>
      </w:r>
      <w:r w:rsidR="00A44B9D" w:rsidRPr="00922620">
        <w:rPr>
          <w:rFonts w:ascii="Times New Roman" w:hAnsi="Times New Roman" w:cs="Times New Roman"/>
        </w:rPr>
        <w:t>higher metabolic activity</w:t>
      </w:r>
      <w:commentRangeEnd w:id="11"/>
      <w:r w:rsidR="000F5518">
        <w:rPr>
          <w:rStyle w:val="CommentReference"/>
        </w:rPr>
        <w:commentReference w:id="11"/>
      </w:r>
      <w:r w:rsidR="006E0553" w:rsidRPr="00922620">
        <w:rPr>
          <w:rFonts w:ascii="Times New Roman" w:hAnsi="Times New Roman" w:cs="Times New Roman"/>
        </w:rPr>
        <w:t xml:space="preserve">; and 3) </w:t>
      </w:r>
      <w:r w:rsidR="00DC46AC" w:rsidRPr="00922620">
        <w:rPr>
          <w:rFonts w:ascii="Times New Roman" w:hAnsi="Times New Roman" w:cs="Times New Roman"/>
        </w:rPr>
        <w:t xml:space="preserve">wasting will occur as </w:t>
      </w:r>
      <w:r w:rsidR="00F95B27" w:rsidRPr="00922620">
        <w:rPr>
          <w:rFonts w:ascii="Times New Roman" w:hAnsi="Times New Roman" w:cs="Times New Roman"/>
        </w:rPr>
        <w:t>result of temperature exposure</w:t>
      </w:r>
      <w:r w:rsidR="00951004" w:rsidRPr="00922620">
        <w:rPr>
          <w:rFonts w:ascii="Times New Roman" w:hAnsi="Times New Roman" w:cs="Times New Roman"/>
        </w:rPr>
        <w:t xml:space="preserve"> without any </w:t>
      </w:r>
      <w:commentRangeStart w:id="12"/>
      <w:r w:rsidR="00486EB2" w:rsidRPr="00922620">
        <w:rPr>
          <w:rFonts w:ascii="Times New Roman" w:hAnsi="Times New Roman" w:cs="Times New Roman"/>
        </w:rPr>
        <w:t>previous history of</w:t>
      </w:r>
      <w:r w:rsidR="00132D42" w:rsidRPr="00922620">
        <w:rPr>
          <w:rFonts w:ascii="Times New Roman" w:hAnsi="Times New Roman" w:cs="Times New Roman"/>
        </w:rPr>
        <w:t xml:space="preserve"> disease or virus in this population</w:t>
      </w:r>
      <w:commentRangeEnd w:id="12"/>
      <w:r w:rsidR="00233595">
        <w:rPr>
          <w:rStyle w:val="CommentReference"/>
        </w:rPr>
        <w:commentReference w:id="12"/>
      </w:r>
      <w:r w:rsidR="00F95B27" w:rsidRPr="00922620">
        <w:rPr>
          <w:rFonts w:ascii="Times New Roman" w:hAnsi="Times New Roman" w:cs="Times New Roman"/>
        </w:rPr>
        <w:t xml:space="preserve">. </w:t>
      </w:r>
      <w:r w:rsidR="00206B3E" w:rsidRPr="00922620">
        <w:rPr>
          <w:rFonts w:ascii="Times New Roman" w:hAnsi="Times New Roman" w:cs="Times New Roman"/>
        </w:rPr>
        <w:t xml:space="preserve">Evaluating how marine heat waves affect Giant California Sea Cucumbers is important </w:t>
      </w:r>
      <w:r w:rsidR="00ED186C">
        <w:rPr>
          <w:rFonts w:ascii="Times New Roman" w:hAnsi="Times New Roman" w:cs="Times New Roman"/>
        </w:rPr>
        <w:t>to</w:t>
      </w:r>
      <w:r w:rsidR="0044550F">
        <w:rPr>
          <w:rFonts w:ascii="Times New Roman" w:hAnsi="Times New Roman" w:cs="Times New Roman"/>
        </w:rPr>
        <w:t xml:space="preserve">: understand the risks facing the sea cucumber harvesting industry, </w:t>
      </w:r>
      <w:r w:rsidR="00206B3E" w:rsidRPr="00922620">
        <w:rPr>
          <w:rFonts w:ascii="Times New Roman" w:hAnsi="Times New Roman" w:cs="Times New Roman"/>
        </w:rPr>
        <w:t xml:space="preserve">inform future research into the direct impact of marine heat waves on </w:t>
      </w:r>
      <w:r w:rsidR="0044550F">
        <w:rPr>
          <w:rFonts w:ascii="Times New Roman" w:hAnsi="Times New Roman" w:cs="Times New Roman"/>
        </w:rPr>
        <w:t>c</w:t>
      </w:r>
      <w:r w:rsidR="00CC7A37">
        <w:rPr>
          <w:rFonts w:ascii="Times New Roman" w:hAnsi="Times New Roman" w:cs="Times New Roman"/>
        </w:rPr>
        <w:t xml:space="preserve">ucumbers, understand more about </w:t>
      </w:r>
      <w:r w:rsidR="00CC7A37">
        <w:rPr>
          <w:rFonts w:ascii="Times New Roman" w:hAnsi="Times New Roman" w:cs="Times New Roman"/>
          <w:i/>
          <w:iCs/>
        </w:rPr>
        <w:t xml:space="preserve">A. </w:t>
      </w:r>
      <w:proofErr w:type="spellStart"/>
      <w:r w:rsidR="00CC7A37">
        <w:rPr>
          <w:rFonts w:ascii="Times New Roman" w:hAnsi="Times New Roman" w:cs="Times New Roman"/>
          <w:i/>
          <w:iCs/>
        </w:rPr>
        <w:t>californicus</w:t>
      </w:r>
      <w:proofErr w:type="spellEnd"/>
      <w:r w:rsidR="00206B3E" w:rsidRPr="00922620">
        <w:rPr>
          <w:rFonts w:ascii="Times New Roman" w:hAnsi="Times New Roman" w:cs="Times New Roman"/>
        </w:rPr>
        <w:t xml:space="preserve"> behaviour</w:t>
      </w:r>
      <w:r w:rsidR="00CC7A37">
        <w:rPr>
          <w:rFonts w:ascii="Times New Roman" w:hAnsi="Times New Roman" w:cs="Times New Roman"/>
        </w:rPr>
        <w:t xml:space="preserve">, </w:t>
      </w:r>
      <w:r w:rsidR="00206B3E" w:rsidRPr="00922620">
        <w:rPr>
          <w:rFonts w:ascii="Times New Roman" w:hAnsi="Times New Roman" w:cs="Times New Roman"/>
        </w:rPr>
        <w:t xml:space="preserve">and </w:t>
      </w:r>
      <w:r w:rsidR="005436F9">
        <w:rPr>
          <w:rFonts w:ascii="Times New Roman" w:hAnsi="Times New Roman" w:cs="Times New Roman"/>
        </w:rPr>
        <w:t>learn about</w:t>
      </w:r>
      <w:r w:rsidR="00CC7A37">
        <w:rPr>
          <w:rFonts w:ascii="Times New Roman" w:hAnsi="Times New Roman" w:cs="Times New Roman"/>
        </w:rPr>
        <w:t xml:space="preserve"> the</w:t>
      </w:r>
      <w:r w:rsidR="00206B3E" w:rsidRPr="00922620">
        <w:rPr>
          <w:rFonts w:ascii="Times New Roman" w:hAnsi="Times New Roman" w:cs="Times New Roman"/>
        </w:rPr>
        <w:t xml:space="preserve"> impact of heat waves on wasting.  </w:t>
      </w:r>
    </w:p>
    <w:p w14:paraId="3F7C8E9B" w14:textId="77777777" w:rsidR="00024AD3" w:rsidRPr="00922620" w:rsidRDefault="00024AD3">
      <w:pPr>
        <w:rPr>
          <w:rFonts w:ascii="Times New Roman" w:hAnsi="Times New Roman" w:cs="Times New Roman"/>
        </w:rPr>
      </w:pPr>
    </w:p>
    <w:p w14:paraId="070B995C" w14:textId="77777777" w:rsidR="00E678CE" w:rsidRPr="00922620" w:rsidRDefault="00E678CE">
      <w:pPr>
        <w:rPr>
          <w:rFonts w:ascii="Times New Roman" w:hAnsi="Times New Roman" w:cs="Times New Roman"/>
        </w:rPr>
      </w:pPr>
    </w:p>
    <w:p w14:paraId="1665DDAA" w14:textId="77777777" w:rsidR="00E94411" w:rsidRPr="00922620" w:rsidRDefault="00E94411" w:rsidP="00E94411">
      <w:pPr>
        <w:spacing w:line="259" w:lineRule="auto"/>
        <w:rPr>
          <w:rFonts w:ascii="Times New Roman" w:hAnsi="Times New Roman" w:cs="Times New Roman"/>
          <w:b/>
          <w:bCs/>
        </w:rPr>
      </w:pPr>
      <w:r w:rsidRPr="00922620">
        <w:rPr>
          <w:rFonts w:ascii="Times New Roman" w:hAnsi="Times New Roman" w:cs="Times New Roman"/>
          <w:b/>
        </w:rPr>
        <w:t>Methods</w:t>
      </w:r>
      <w:r w:rsidRPr="00922620">
        <w:rPr>
          <w:rFonts w:ascii="Times New Roman" w:hAnsi="Times New Roman" w:cs="Times New Roman"/>
          <w:b/>
          <w:bCs/>
        </w:rPr>
        <w:t>:</w:t>
      </w:r>
    </w:p>
    <w:p w14:paraId="011805AE" w14:textId="77777777" w:rsidR="00A66B3D" w:rsidRPr="00922620" w:rsidRDefault="00A66B3D" w:rsidP="00A66B3D">
      <w:pPr>
        <w:rPr>
          <w:rFonts w:ascii="Times New Roman" w:hAnsi="Times New Roman" w:cs="Times New Roman"/>
        </w:rPr>
      </w:pPr>
    </w:p>
    <w:p w14:paraId="094B4DDA" w14:textId="3F9E6068" w:rsidR="00A66B3D" w:rsidRPr="00922620" w:rsidRDefault="00A66B3D" w:rsidP="00A66B3D">
      <w:pPr>
        <w:rPr>
          <w:rFonts w:ascii="Times New Roman" w:hAnsi="Times New Roman" w:cs="Times New Roman"/>
          <w:i/>
          <w:iCs/>
        </w:rPr>
      </w:pPr>
      <w:r w:rsidRPr="00922620">
        <w:rPr>
          <w:rFonts w:ascii="Times New Roman" w:hAnsi="Times New Roman" w:cs="Times New Roman"/>
          <w:i/>
          <w:iCs/>
        </w:rPr>
        <w:t>Study organisms</w:t>
      </w:r>
    </w:p>
    <w:p w14:paraId="5CF57CFA" w14:textId="625F67A5" w:rsidR="00E94411" w:rsidRPr="00922620" w:rsidRDefault="00E94411" w:rsidP="00E94411">
      <w:pPr>
        <w:ind w:firstLine="720"/>
        <w:rPr>
          <w:rFonts w:ascii="Times New Roman" w:hAnsi="Times New Roman" w:cs="Times New Roman"/>
        </w:rPr>
      </w:pPr>
      <w:r w:rsidRPr="00922620">
        <w:rPr>
          <w:rFonts w:ascii="Times New Roman" w:hAnsi="Times New Roman" w:cs="Times New Roman"/>
        </w:rPr>
        <w:lastRenderedPageBreak/>
        <w:t>We collected 63</w:t>
      </w:r>
      <w:r w:rsidRPr="00922620">
        <w:rPr>
          <w:rFonts w:ascii="Times New Roman" w:hAnsi="Times New Roman" w:cs="Times New Roman"/>
          <w:i/>
          <w:iCs/>
        </w:rPr>
        <w:t xml:space="preserve"> </w:t>
      </w:r>
      <w:proofErr w:type="spellStart"/>
      <w:r w:rsidRPr="00922620">
        <w:rPr>
          <w:rFonts w:ascii="Times New Roman" w:hAnsi="Times New Roman" w:cs="Times New Roman"/>
          <w:i/>
          <w:iCs/>
        </w:rPr>
        <w:t>Apostichopus</w:t>
      </w:r>
      <w:proofErr w:type="spellEnd"/>
      <w:r w:rsidRPr="00922620">
        <w:rPr>
          <w:rFonts w:ascii="Times New Roman" w:hAnsi="Times New Roman" w:cs="Times New Roman"/>
          <w:i/>
          <w:iCs/>
        </w:rPr>
        <w:t xml:space="preserve"> </w:t>
      </w:r>
      <w:proofErr w:type="spellStart"/>
      <w:r w:rsidRPr="00922620">
        <w:rPr>
          <w:rFonts w:ascii="Times New Roman" w:hAnsi="Times New Roman" w:cs="Times New Roman"/>
          <w:i/>
          <w:iCs/>
        </w:rPr>
        <w:t>californicus</w:t>
      </w:r>
      <w:proofErr w:type="spellEnd"/>
      <w:r w:rsidRPr="00922620">
        <w:rPr>
          <w:rFonts w:ascii="Times New Roman" w:hAnsi="Times New Roman" w:cs="Times New Roman"/>
        </w:rPr>
        <w:t xml:space="preserve"> from in Scott’s Bay and </w:t>
      </w:r>
      <w:proofErr w:type="spellStart"/>
      <w:r w:rsidRPr="00922620">
        <w:rPr>
          <w:rFonts w:ascii="Times New Roman" w:hAnsi="Times New Roman" w:cs="Times New Roman"/>
        </w:rPr>
        <w:t>Bamfield</w:t>
      </w:r>
      <w:proofErr w:type="spellEnd"/>
      <w:r w:rsidRPr="00922620">
        <w:rPr>
          <w:rFonts w:ascii="Times New Roman" w:hAnsi="Times New Roman" w:cs="Times New Roman"/>
        </w:rPr>
        <w:t xml:space="preserve"> Inlet in </w:t>
      </w:r>
      <w:proofErr w:type="spellStart"/>
      <w:r w:rsidRPr="00922620">
        <w:rPr>
          <w:rFonts w:ascii="Times New Roman" w:hAnsi="Times New Roman" w:cs="Times New Roman"/>
        </w:rPr>
        <w:t>Bamfield</w:t>
      </w:r>
      <w:proofErr w:type="spellEnd"/>
      <w:r w:rsidRPr="00922620">
        <w:rPr>
          <w:rFonts w:ascii="Times New Roman" w:hAnsi="Times New Roman" w:cs="Times New Roman"/>
        </w:rPr>
        <w:t xml:space="preserve">, British Columbia (48°50'02"N, 125°08'45"W) in {MONTH}, 2021. All were gathered from the shallow subtidal, between {NUMBER} and {NUMBER} depth. We place the cucumbers in deep flow-through sea tables at the </w:t>
      </w:r>
      <w:proofErr w:type="spellStart"/>
      <w:r w:rsidRPr="00922620">
        <w:rPr>
          <w:rFonts w:ascii="Times New Roman" w:hAnsi="Times New Roman" w:cs="Times New Roman"/>
        </w:rPr>
        <w:t>Bamfield</w:t>
      </w:r>
      <w:proofErr w:type="spellEnd"/>
      <w:r w:rsidRPr="00922620">
        <w:rPr>
          <w:rFonts w:ascii="Times New Roman" w:hAnsi="Times New Roman" w:cs="Times New Roman"/>
        </w:rPr>
        <w:t xml:space="preserve"> Marine Sciences Centre, which had a constant input of water from 9m depth in Barkley Sound. We also kept abundant supply of kelp harvested from the waters around </w:t>
      </w:r>
      <w:proofErr w:type="spellStart"/>
      <w:r w:rsidRPr="00922620">
        <w:rPr>
          <w:rFonts w:ascii="Times New Roman" w:hAnsi="Times New Roman" w:cs="Times New Roman"/>
        </w:rPr>
        <w:t>Bamfield</w:t>
      </w:r>
      <w:proofErr w:type="spellEnd"/>
      <w:r w:rsidRPr="00922620">
        <w:rPr>
          <w:rFonts w:ascii="Times New Roman" w:hAnsi="Times New Roman" w:cs="Times New Roman"/>
        </w:rPr>
        <w:t xml:space="preserve"> in each sea table, and p</w:t>
      </w:r>
      <w:commentRangeStart w:id="13"/>
      <w:r w:rsidRPr="00922620">
        <w:rPr>
          <w:rFonts w:ascii="Times New Roman" w:hAnsi="Times New Roman" w:cs="Times New Roman"/>
        </w:rPr>
        <w:t>lankton culture was added to supplement their diet.</w:t>
      </w:r>
      <w:commentRangeEnd w:id="13"/>
      <w:r w:rsidRPr="00922620">
        <w:rPr>
          <w:rStyle w:val="CommentReference"/>
          <w:rFonts w:ascii="Times New Roman" w:hAnsi="Times New Roman" w:cs="Times New Roman"/>
        </w:rPr>
        <w:commentReference w:id="13"/>
      </w:r>
      <w:r w:rsidRPr="00922620">
        <w:rPr>
          <w:rFonts w:ascii="Times New Roman" w:hAnsi="Times New Roman" w:cs="Times New Roman"/>
        </w:rPr>
        <w:t xml:space="preserve"> </w:t>
      </w:r>
    </w:p>
    <w:p w14:paraId="50C861D4" w14:textId="77777777" w:rsidR="00E94411" w:rsidRPr="00922620" w:rsidRDefault="00E94411" w:rsidP="00E94411">
      <w:pPr>
        <w:rPr>
          <w:rFonts w:ascii="Times New Roman" w:hAnsi="Times New Roman" w:cs="Times New Roman"/>
        </w:rPr>
      </w:pPr>
    </w:p>
    <w:p w14:paraId="2157B0E5" w14:textId="59B0B836" w:rsidR="00E94411" w:rsidRPr="00922620" w:rsidRDefault="00E94411" w:rsidP="00FB7DE1">
      <w:pPr>
        <w:ind w:firstLine="720"/>
        <w:rPr>
          <w:rFonts w:ascii="Times New Roman" w:hAnsi="Times New Roman" w:cs="Times New Roman"/>
        </w:rPr>
      </w:pPr>
      <w:r w:rsidRPr="00922620">
        <w:rPr>
          <w:rFonts w:ascii="Times New Roman" w:hAnsi="Times New Roman" w:cs="Times New Roman"/>
        </w:rPr>
        <w:t xml:space="preserve">The cucumbers remained in the lab for {XXX} days prior to the start of the experiment. Individuals were tagged with several types of tags and monitored in a separate study (Lim et al., unpublished data), the results of which indicated that the tags did not </w:t>
      </w:r>
      <w:r w:rsidR="006D7849" w:rsidRPr="00922620">
        <w:rPr>
          <w:rFonts w:ascii="Times New Roman" w:hAnsi="Times New Roman" w:cs="Times New Roman"/>
        </w:rPr>
        <w:t>affect</w:t>
      </w:r>
      <w:r w:rsidRPr="00922620">
        <w:rPr>
          <w:rFonts w:ascii="Times New Roman" w:hAnsi="Times New Roman" w:cs="Times New Roman"/>
        </w:rPr>
        <w:t xml:space="preserve"> the sea cucumbers in any way. One </w:t>
      </w:r>
      <w:commentRangeStart w:id="14"/>
      <w:r w:rsidRPr="00922620">
        <w:rPr>
          <w:rFonts w:ascii="Times New Roman" w:hAnsi="Times New Roman" w:cs="Times New Roman"/>
        </w:rPr>
        <w:t xml:space="preserve">specimen </w:t>
      </w:r>
      <w:commentRangeEnd w:id="14"/>
      <w:r w:rsidRPr="00922620">
        <w:rPr>
          <w:rStyle w:val="CommentReference"/>
          <w:rFonts w:ascii="Times New Roman" w:hAnsi="Times New Roman" w:cs="Times New Roman"/>
        </w:rPr>
        <w:commentReference w:id="14"/>
      </w:r>
      <w:r w:rsidRPr="00922620">
        <w:rPr>
          <w:rFonts w:ascii="Times New Roman" w:hAnsi="Times New Roman" w:cs="Times New Roman"/>
        </w:rPr>
        <w:t xml:space="preserve"> developed injuries around its T-tag, so we removed from our experiment.</w:t>
      </w:r>
      <w:commentRangeStart w:id="15"/>
      <w:r w:rsidRPr="00922620">
        <w:rPr>
          <w:rFonts w:ascii="Times New Roman" w:hAnsi="Times New Roman" w:cs="Times New Roman"/>
        </w:rPr>
        <w:t xml:space="preserve"> </w:t>
      </w:r>
      <w:commentRangeEnd w:id="15"/>
      <w:r w:rsidR="00FB7DE1">
        <w:rPr>
          <w:rStyle w:val="CommentReference"/>
        </w:rPr>
        <w:commentReference w:id="15"/>
      </w:r>
      <w:r w:rsidR="00FB7DE1">
        <w:rPr>
          <w:rFonts w:ascii="Times New Roman" w:hAnsi="Times New Roman" w:cs="Times New Roman"/>
        </w:rPr>
        <w:t>S</w:t>
      </w:r>
      <w:r w:rsidRPr="00922620">
        <w:rPr>
          <w:rFonts w:ascii="Times New Roman" w:hAnsi="Times New Roman" w:cs="Times New Roman"/>
        </w:rPr>
        <w:t xml:space="preserve">tudies have shown that body size can affect the thermal tolerance of marine organisms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28, 29)","plainTextFormattedCitation":"(28, 29)","previouslyFormattedCitation":"(28, 29)"},"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28, 29)</w:t>
      </w:r>
      <w:r w:rsidRPr="00922620">
        <w:rPr>
          <w:rFonts w:ascii="Times New Roman" w:hAnsi="Times New Roman" w:cs="Times New Roman"/>
        </w:rPr>
        <w:fldChar w:fldCharType="end"/>
      </w:r>
      <w:r w:rsidR="007D4DED">
        <w:rPr>
          <w:rFonts w:ascii="Times New Roman" w:hAnsi="Times New Roman" w:cs="Times New Roman"/>
        </w:rPr>
        <w:t>, so w</w:t>
      </w:r>
      <w:r w:rsidRPr="00922620">
        <w:rPr>
          <w:rFonts w:ascii="Times New Roman" w:hAnsi="Times New Roman" w:cs="Times New Roman"/>
        </w:rPr>
        <w:t xml:space="preserve">e </w:t>
      </w:r>
      <w:r w:rsidR="007D4DED">
        <w:rPr>
          <w:rFonts w:ascii="Times New Roman" w:hAnsi="Times New Roman" w:cs="Times New Roman"/>
        </w:rPr>
        <w:t>kept track of</w:t>
      </w:r>
      <w:r w:rsidRPr="00922620">
        <w:rPr>
          <w:rFonts w:ascii="Times New Roman" w:hAnsi="Times New Roman" w:cs="Times New Roman"/>
        </w:rPr>
        <w:t xml:space="preserve"> total length from mouthparts to anus, circumference </w:t>
      </w:r>
      <w:r w:rsidR="007D4DED">
        <w:rPr>
          <w:rFonts w:ascii="Times New Roman" w:hAnsi="Times New Roman" w:cs="Times New Roman"/>
        </w:rPr>
        <w:t>(</w:t>
      </w:r>
      <w:r w:rsidRPr="00922620">
        <w:rPr>
          <w:rFonts w:ascii="Times New Roman" w:hAnsi="Times New Roman" w:cs="Times New Roman"/>
        </w:rPr>
        <w:t>at widest point</w:t>
      </w:r>
      <w:r w:rsidR="007D4DED">
        <w:rPr>
          <w:rFonts w:ascii="Times New Roman" w:hAnsi="Times New Roman" w:cs="Times New Roman"/>
        </w:rPr>
        <w:t>)</w:t>
      </w:r>
      <w:r w:rsidRPr="00922620">
        <w:rPr>
          <w:rFonts w:ascii="Times New Roman" w:hAnsi="Times New Roman" w:cs="Times New Roman"/>
        </w:rPr>
        <w:t xml:space="preserve">, wet weight, and volume </w:t>
      </w:r>
      <w:r w:rsidR="007D4DED">
        <w:rPr>
          <w:rFonts w:ascii="Times New Roman" w:hAnsi="Times New Roman" w:cs="Times New Roman"/>
        </w:rPr>
        <w:t>(</w:t>
      </w:r>
      <w:r w:rsidRPr="00922620">
        <w:rPr>
          <w:rFonts w:ascii="Times New Roman" w:hAnsi="Times New Roman" w:cs="Times New Roman"/>
        </w:rPr>
        <w:t>which was measured by placing cucumbers in a container of known water volume and measuring water displacement</w:t>
      </w:r>
      <w:r w:rsidR="007D4DED">
        <w:rPr>
          <w:rFonts w:ascii="Times New Roman" w:hAnsi="Times New Roman" w:cs="Times New Roman"/>
        </w:rPr>
        <w:t>)</w:t>
      </w:r>
      <w:r w:rsidRPr="00922620">
        <w:rPr>
          <w:rFonts w:ascii="Times New Roman" w:hAnsi="Times New Roman" w:cs="Times New Roman"/>
        </w:rPr>
        <w:t xml:space="preserve">. </w:t>
      </w:r>
    </w:p>
    <w:p w14:paraId="3C2A0022" w14:textId="77777777" w:rsidR="00E94411" w:rsidRPr="00922620" w:rsidRDefault="00E94411" w:rsidP="00E94411">
      <w:pPr>
        <w:rPr>
          <w:rFonts w:ascii="Times New Roman" w:hAnsi="Times New Roman" w:cs="Times New Roman"/>
        </w:rPr>
      </w:pPr>
    </w:p>
    <w:p w14:paraId="3253E202" w14:textId="27FF6B3E" w:rsidR="00E94411" w:rsidRPr="00922620" w:rsidRDefault="00E94411" w:rsidP="00E94411">
      <w:pPr>
        <w:ind w:firstLine="720"/>
        <w:rPr>
          <w:rFonts w:ascii="Times New Roman" w:hAnsi="Times New Roman" w:cs="Times New Roman"/>
        </w:rPr>
      </w:pPr>
      <w:r w:rsidRPr="00922620">
        <w:rPr>
          <w:rFonts w:ascii="Times New Roman" w:hAnsi="Times New Roman" w:cs="Times New Roman"/>
        </w:rPr>
        <w:t xml:space="preserve">Giant California Sea Cucumbers seasonally </w:t>
      </w:r>
      <w:r w:rsidR="00F901E9" w:rsidRPr="00922620">
        <w:rPr>
          <w:rFonts w:ascii="Times New Roman" w:hAnsi="Times New Roman" w:cs="Times New Roman"/>
        </w:rPr>
        <w:t>lose</w:t>
      </w:r>
      <w:r w:rsidRPr="00922620">
        <w:rPr>
          <w:rFonts w:ascii="Times New Roman" w:hAnsi="Times New Roman" w:cs="Times New Roman"/>
        </w:rPr>
        <w:t xml:space="preserve"> their internal organs</w:t>
      </w:r>
      <w:r w:rsidR="00FD19D7" w:rsidRPr="00922620">
        <w:rPr>
          <w:rFonts w:ascii="Times New Roman" w:hAnsi="Times New Roman" w:cs="Times New Roman"/>
        </w:rPr>
        <w:t xml:space="preserve">, </w:t>
      </w:r>
      <w:r w:rsidRPr="00922620">
        <w:rPr>
          <w:rFonts w:ascii="Times New Roman" w:hAnsi="Times New Roman" w:cs="Times New Roman"/>
        </w:rPr>
        <w:t>a process that is poorly understood</w:t>
      </w:r>
      <w:r w:rsidR="0046240A" w:rsidRPr="00922620">
        <w:rPr>
          <w:rFonts w:ascii="Times New Roman" w:hAnsi="Times New Roman" w:cs="Times New Roman"/>
        </w:rPr>
        <w:t xml:space="preserve"> and may be caused by absorption of internal organs or expulsion by evisceration </w:t>
      </w:r>
      <w:r w:rsidR="0046240A"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30)"},"properties":{"noteIndex":0},"schema":"https://github.com/citation-style-language/schema/raw/master/csl-citation.json"}</w:instrText>
      </w:r>
      <w:r w:rsidR="0046240A" w:rsidRPr="00922620">
        <w:rPr>
          <w:rFonts w:ascii="Times New Roman" w:hAnsi="Times New Roman" w:cs="Times New Roman"/>
        </w:rPr>
        <w:fldChar w:fldCharType="separate"/>
      </w:r>
      <w:r w:rsidR="0074507B" w:rsidRPr="0074507B">
        <w:rPr>
          <w:rFonts w:ascii="Times New Roman" w:hAnsi="Times New Roman" w:cs="Times New Roman"/>
          <w:noProof/>
        </w:rPr>
        <w:t>(30)</w:t>
      </w:r>
      <w:r w:rsidR="0046240A" w:rsidRPr="00922620">
        <w:rPr>
          <w:rFonts w:ascii="Times New Roman" w:hAnsi="Times New Roman" w:cs="Times New Roman"/>
        </w:rPr>
        <w:fldChar w:fldCharType="end"/>
      </w:r>
      <w:r w:rsidR="00922620" w:rsidRPr="00922620">
        <w:rPr>
          <w:rFonts w:ascii="Times New Roman" w:hAnsi="Times New Roman" w:cs="Times New Roman"/>
        </w:rPr>
        <w:t>(CITE SWAN 1967)</w:t>
      </w:r>
      <w:r w:rsidR="00CC559E" w:rsidRPr="00922620">
        <w:rPr>
          <w:rFonts w:ascii="Times New Roman" w:hAnsi="Times New Roman" w:cs="Times New Roman"/>
        </w:rPr>
        <w:t xml:space="preserve">. </w:t>
      </w:r>
      <w:r w:rsidR="0046240A" w:rsidRPr="00922620">
        <w:rPr>
          <w:rFonts w:ascii="Times New Roman" w:hAnsi="Times New Roman" w:cs="Times New Roman"/>
        </w:rPr>
        <w:t>Independent of the mechanism, the loss</w:t>
      </w:r>
      <w:r w:rsidRPr="00922620">
        <w:rPr>
          <w:rFonts w:ascii="Times New Roman" w:hAnsi="Times New Roman" w:cs="Times New Roman"/>
        </w:rPr>
        <w:t xml:space="preserve"> of internal organs is hypothesized to be part of a seasonal senescence that could affect their movement or foraging behaviour</w:t>
      </w:r>
      <w:r w:rsidR="0046240A" w:rsidRPr="00922620">
        <w:rPr>
          <w:rFonts w:ascii="Times New Roman" w:hAnsi="Times New Roman" w:cs="Times New Roman"/>
        </w:rPr>
        <w:t xml:space="preserve"> </w:t>
      </w:r>
      <w:commentRangeStart w:id="16"/>
      <w:r w:rsidR="0046240A"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mendeley":{"formattedCitation":"(30)","plainTextFormattedCitation":"(30)","previouslyFormattedCitation":"(30)"},"properties":{"noteIndex":0},"schema":"https://github.com/citation-style-language/schema/raw/master/csl-citation.json"}</w:instrText>
      </w:r>
      <w:r w:rsidR="0046240A" w:rsidRPr="00922620">
        <w:rPr>
          <w:rFonts w:ascii="Times New Roman" w:hAnsi="Times New Roman" w:cs="Times New Roman"/>
        </w:rPr>
        <w:fldChar w:fldCharType="separate"/>
      </w:r>
      <w:r w:rsidR="0074507B" w:rsidRPr="0074507B">
        <w:rPr>
          <w:rFonts w:ascii="Times New Roman" w:hAnsi="Times New Roman" w:cs="Times New Roman"/>
          <w:noProof/>
        </w:rPr>
        <w:t>(30)</w:t>
      </w:r>
      <w:r w:rsidR="0046240A" w:rsidRPr="00922620">
        <w:rPr>
          <w:rFonts w:ascii="Times New Roman" w:hAnsi="Times New Roman" w:cs="Times New Roman"/>
        </w:rPr>
        <w:fldChar w:fldCharType="end"/>
      </w:r>
      <w:commentRangeEnd w:id="16"/>
      <w:r w:rsidR="00552E58">
        <w:rPr>
          <w:rStyle w:val="CommentReference"/>
        </w:rPr>
        <w:commentReference w:id="16"/>
      </w:r>
      <w:r w:rsidRPr="00922620">
        <w:rPr>
          <w:rFonts w:ascii="Times New Roman" w:hAnsi="Times New Roman" w:cs="Times New Roman"/>
        </w:rPr>
        <w:t xml:space="preserve">. A pilot study was conducted 20 days before the start of our </w:t>
      </w:r>
      <w:r w:rsidR="005436F9" w:rsidRPr="00922620">
        <w:rPr>
          <w:rFonts w:ascii="Times New Roman" w:hAnsi="Times New Roman" w:cs="Times New Roman"/>
        </w:rPr>
        <w:t>experiment</w:t>
      </w:r>
      <w:r w:rsidRPr="00922620">
        <w:rPr>
          <w:rFonts w:ascii="Times New Roman" w:hAnsi="Times New Roman" w:cs="Times New Roman"/>
        </w:rPr>
        <w:t xml:space="preserve"> to determine how many cucumbers had their internal organs. We isolated cucumbers in</w:t>
      </w:r>
      <w:commentRangeStart w:id="17"/>
      <w:commentRangeEnd w:id="17"/>
      <w:r w:rsidRPr="00922620">
        <w:rPr>
          <w:rStyle w:val="CommentReference"/>
          <w:rFonts w:ascii="Times New Roman" w:hAnsi="Times New Roman" w:cs="Times New Roman"/>
        </w:rPr>
        <w:commentReference w:id="17"/>
      </w:r>
      <w:r w:rsidRPr="00922620">
        <w:rPr>
          <w:rFonts w:ascii="Times New Roman" w:hAnsi="Times New Roman" w:cs="Times New Roman"/>
        </w:rPr>
        <w:t xml:space="preserve">to individual containers, still on the flow-through system, for 24h to determine if they were pooping. We repeated the trial 2 days before the start of our heat trials. Sea tables were then divided by a coarse plastic mesh to allow for plankton and water to flow through, and to prevent </w:t>
      </w:r>
      <w:commentRangeStart w:id="18"/>
      <w:r w:rsidRPr="00922620">
        <w:rPr>
          <w:rFonts w:ascii="Times New Roman" w:hAnsi="Times New Roman" w:cs="Times New Roman"/>
        </w:rPr>
        <w:t xml:space="preserve">gut-having and gutless </w:t>
      </w:r>
      <w:commentRangeEnd w:id="18"/>
      <w:r w:rsidRPr="00922620">
        <w:rPr>
          <w:rStyle w:val="CommentReference"/>
          <w:rFonts w:ascii="Times New Roman" w:hAnsi="Times New Roman" w:cs="Times New Roman"/>
        </w:rPr>
        <w:commentReference w:id="18"/>
      </w:r>
      <w:r w:rsidRPr="00922620">
        <w:rPr>
          <w:rFonts w:ascii="Times New Roman" w:hAnsi="Times New Roman" w:cs="Times New Roman"/>
        </w:rPr>
        <w:t>cucumbers from mixing.</w:t>
      </w:r>
    </w:p>
    <w:p w14:paraId="57122F68" w14:textId="77777777" w:rsidR="00E94411" w:rsidRPr="00922620" w:rsidRDefault="00E94411" w:rsidP="00E94411">
      <w:pPr>
        <w:rPr>
          <w:rFonts w:ascii="Times New Roman" w:hAnsi="Times New Roman" w:cs="Times New Roman"/>
        </w:rPr>
      </w:pPr>
    </w:p>
    <w:p w14:paraId="3B6C89B0" w14:textId="7639DD59" w:rsidR="009B75EA" w:rsidRPr="00922620" w:rsidRDefault="009B75EA" w:rsidP="00E94411">
      <w:pPr>
        <w:rPr>
          <w:rFonts w:ascii="Times New Roman" w:hAnsi="Times New Roman" w:cs="Times New Roman"/>
          <w:i/>
          <w:iCs/>
        </w:rPr>
      </w:pPr>
      <w:r w:rsidRPr="00922620">
        <w:rPr>
          <w:rFonts w:ascii="Times New Roman" w:hAnsi="Times New Roman" w:cs="Times New Roman"/>
          <w:i/>
          <w:iCs/>
        </w:rPr>
        <w:t>Experimental Design</w:t>
      </w:r>
    </w:p>
    <w:p w14:paraId="5C3907FF" w14:textId="22BD270B" w:rsidR="00E94411" w:rsidRPr="00922620" w:rsidRDefault="00E94411" w:rsidP="00A124F7">
      <w:pPr>
        <w:ind w:firstLine="720"/>
        <w:rPr>
          <w:rFonts w:ascii="Times New Roman" w:hAnsi="Times New Roman" w:cs="Times New Roman"/>
        </w:rPr>
      </w:pPr>
      <w:r w:rsidRPr="00922620">
        <w:rPr>
          <w:rFonts w:ascii="Times New Roman" w:hAnsi="Times New Roman" w:cs="Times New Roman"/>
        </w:rPr>
        <w:t xml:space="preserve">Marine heatwaves have been observed in the Northeast Pacific Ocean year-round with November temperatures at depths of up to </w:t>
      </w:r>
      <w:commentRangeStart w:id="19"/>
      <w:r w:rsidRPr="00922620">
        <w:rPr>
          <w:rFonts w:ascii="Times New Roman" w:hAnsi="Times New Roman" w:cs="Times New Roman"/>
        </w:rPr>
        <w:t>200 meters reaching similar extremes as those recorded in summer months</w:t>
      </w:r>
      <w:commentRangeEnd w:id="19"/>
      <w:r w:rsidR="000D34FC">
        <w:rPr>
          <w:rStyle w:val="CommentReference"/>
        </w:rPr>
        <w:commentReference w:id="19"/>
      </w:r>
      <w:r w:rsidRPr="00922620">
        <w:rPr>
          <w:rFonts w:ascii="Times New Roman" w:hAnsi="Times New Roman" w:cs="Times New Roman"/>
        </w:rPr>
        <w:t xml:space="preserve">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31)","plainTextFormattedCitation":"(31)","previouslyFormattedCitation":"(31)"},"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1)</w:t>
      </w:r>
      <w:r w:rsidRPr="00922620">
        <w:rPr>
          <w:rFonts w:ascii="Times New Roman" w:hAnsi="Times New Roman" w:cs="Times New Roman"/>
        </w:rPr>
        <w:fldChar w:fldCharType="end"/>
      </w:r>
      <w:r w:rsidRPr="00922620">
        <w:rPr>
          <w:rFonts w:ascii="Times New Roman" w:hAnsi="Times New Roman" w:cs="Times New Roman"/>
        </w:rPr>
        <w:t xml:space="preserve">. We separated 60 cucumbers into 3 temperature treatments: 8ºC, 16ºC, and 24ºC. </w:t>
      </w:r>
      <w:r w:rsidR="0044339A">
        <w:rPr>
          <w:rFonts w:ascii="Times New Roman" w:hAnsi="Times New Roman" w:cs="Times New Roman"/>
        </w:rPr>
        <w:t>8ºC</w:t>
      </w:r>
      <w:r w:rsidRPr="00922620">
        <w:rPr>
          <w:rFonts w:ascii="Times New Roman" w:hAnsi="Times New Roman" w:cs="Times New Roman"/>
        </w:rPr>
        <w:t xml:space="preserve"> is the approximate average temperature at </w:t>
      </w:r>
      <w:commentRangeStart w:id="20"/>
      <w:r w:rsidRPr="00922620">
        <w:rPr>
          <w:rFonts w:ascii="Times New Roman" w:hAnsi="Times New Roman" w:cs="Times New Roman"/>
        </w:rPr>
        <w:t xml:space="preserve">depth </w:t>
      </w:r>
      <w:commentRangeEnd w:id="20"/>
      <w:r w:rsidR="0044339A">
        <w:rPr>
          <w:rStyle w:val="CommentReference"/>
        </w:rPr>
        <w:commentReference w:id="20"/>
      </w:r>
      <w:r w:rsidRPr="00922620">
        <w:rPr>
          <w:rFonts w:ascii="Times New Roman" w:hAnsi="Times New Roman" w:cs="Times New Roman"/>
        </w:rPr>
        <w:t xml:space="preserve">for Barkley Sound during November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32)","plainTextFormattedCitation":"(32)","previouslyFormattedCitation":"(32)"},"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2)</w:t>
      </w:r>
      <w:r w:rsidRPr="00922620">
        <w:rPr>
          <w:rFonts w:ascii="Times New Roman" w:hAnsi="Times New Roman" w:cs="Times New Roman"/>
        </w:rPr>
        <w:fldChar w:fldCharType="end"/>
      </w:r>
      <w:r w:rsidR="0044339A">
        <w:rPr>
          <w:rFonts w:ascii="Times New Roman" w:hAnsi="Times New Roman" w:cs="Times New Roman"/>
        </w:rPr>
        <w:t>.</w:t>
      </w:r>
      <w:r w:rsidRPr="00922620">
        <w:rPr>
          <w:rFonts w:ascii="Times New Roman" w:hAnsi="Times New Roman" w:cs="Times New Roman"/>
        </w:rPr>
        <w:t xml:space="preserve"> 16</w:t>
      </w:r>
      <w:r w:rsidR="0044339A">
        <w:rPr>
          <w:rFonts w:ascii="Times New Roman" w:hAnsi="Times New Roman" w:cs="Times New Roman"/>
        </w:rPr>
        <w:t>º</w:t>
      </w:r>
      <w:r w:rsidRPr="00922620">
        <w:rPr>
          <w:rFonts w:ascii="Times New Roman" w:hAnsi="Times New Roman" w:cs="Times New Roman"/>
        </w:rPr>
        <w:t>C mimics an above</w:t>
      </w:r>
      <w:r w:rsidR="0044339A">
        <w:rPr>
          <w:rFonts w:ascii="Times New Roman" w:hAnsi="Times New Roman" w:cs="Times New Roman"/>
        </w:rPr>
        <w:t>-</w:t>
      </w:r>
      <w:r w:rsidRPr="00922620">
        <w:rPr>
          <w:rFonts w:ascii="Times New Roman" w:hAnsi="Times New Roman" w:cs="Times New Roman"/>
        </w:rPr>
        <w:t xml:space="preserve">average bottom temperature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33)","plainTextFormattedCitation":"(33)","previouslyFormattedCitation":"(33)"},"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3)</w:t>
      </w:r>
      <w:r w:rsidRPr="00922620">
        <w:rPr>
          <w:rFonts w:ascii="Times New Roman" w:hAnsi="Times New Roman" w:cs="Times New Roman"/>
        </w:rPr>
        <w:fldChar w:fldCharType="end"/>
      </w:r>
      <w:r w:rsidR="0044339A">
        <w:rPr>
          <w:rFonts w:ascii="Times New Roman" w:hAnsi="Times New Roman" w:cs="Times New Roman"/>
        </w:rPr>
        <w:t xml:space="preserve">; </w:t>
      </w:r>
      <w:r w:rsidRPr="00922620">
        <w:rPr>
          <w:rFonts w:ascii="Times New Roman" w:hAnsi="Times New Roman" w:cs="Times New Roman"/>
        </w:rPr>
        <w:t>24</w:t>
      </w:r>
      <w:r w:rsidR="0044339A">
        <w:rPr>
          <w:rFonts w:ascii="Times New Roman" w:hAnsi="Times New Roman" w:cs="Times New Roman"/>
        </w:rPr>
        <w:t>º</w:t>
      </w:r>
      <w:r w:rsidRPr="00922620">
        <w:rPr>
          <w:rFonts w:ascii="Times New Roman" w:hAnsi="Times New Roman" w:cs="Times New Roman"/>
        </w:rPr>
        <w:t xml:space="preserve">C represents an extreme heat event that </w:t>
      </w:r>
      <w:commentRangeStart w:id="21"/>
      <w:r w:rsidRPr="00922620">
        <w:rPr>
          <w:rFonts w:ascii="Times New Roman" w:hAnsi="Times New Roman" w:cs="Times New Roman"/>
        </w:rPr>
        <w:t>could</w:t>
      </w:r>
      <w:r w:rsidR="00B948F2" w:rsidRPr="00922620">
        <w:rPr>
          <w:rFonts w:ascii="Times New Roman" w:hAnsi="Times New Roman" w:cs="Times New Roman"/>
        </w:rPr>
        <w:t xml:space="preserve"> </w:t>
      </w:r>
      <w:r w:rsidRPr="00922620">
        <w:rPr>
          <w:rFonts w:ascii="Times New Roman" w:hAnsi="Times New Roman" w:cs="Times New Roman"/>
        </w:rPr>
        <w:t>occur under future climate warming scenarios</w:t>
      </w:r>
      <w:commentRangeEnd w:id="21"/>
      <w:r w:rsidR="0044339A">
        <w:rPr>
          <w:rStyle w:val="CommentReference"/>
        </w:rPr>
        <w:commentReference w:id="21"/>
      </w:r>
      <w:r w:rsidRPr="00922620">
        <w:rPr>
          <w:rFonts w:ascii="Times New Roman" w:hAnsi="Times New Roman" w:cs="Times New Roman"/>
        </w:rPr>
        <w:t xml:space="preserve">. The sea tables hovered between </w:t>
      </w:r>
      <w:commentRangeStart w:id="22"/>
      <w:r w:rsidRPr="00922620">
        <w:rPr>
          <w:rFonts w:ascii="Times New Roman" w:hAnsi="Times New Roman" w:cs="Times New Roman"/>
        </w:rPr>
        <w:t xml:space="preserve">10 and 12ºC </w:t>
      </w:r>
      <w:commentRangeEnd w:id="22"/>
      <w:r w:rsidR="00590A04">
        <w:rPr>
          <w:rStyle w:val="CommentReference"/>
        </w:rPr>
        <w:commentReference w:id="22"/>
      </w:r>
      <w:r w:rsidRPr="00922620">
        <w:rPr>
          <w:rFonts w:ascii="Times New Roman" w:hAnsi="Times New Roman" w:cs="Times New Roman"/>
        </w:rPr>
        <w:t xml:space="preserve">in the weeks leading up to our heat experiment. During the heat wave simulation, each treatment had </w:t>
      </w:r>
      <w:r w:rsidR="005436F9">
        <w:rPr>
          <w:rFonts w:ascii="Times New Roman" w:hAnsi="Times New Roman" w:cs="Times New Roman"/>
        </w:rPr>
        <w:t>10</w:t>
      </w:r>
      <w:r w:rsidRPr="00922620">
        <w:rPr>
          <w:rFonts w:ascii="Times New Roman" w:hAnsi="Times New Roman" w:cs="Times New Roman"/>
        </w:rPr>
        <w:t xml:space="preserve"> </w:t>
      </w:r>
      <w:r w:rsidR="005436F9">
        <w:rPr>
          <w:rFonts w:ascii="Times New Roman" w:hAnsi="Times New Roman" w:cs="Times New Roman"/>
        </w:rPr>
        <w:t>bins</w:t>
      </w:r>
      <w:r w:rsidRPr="00922620">
        <w:rPr>
          <w:rFonts w:ascii="Times New Roman" w:hAnsi="Times New Roman" w:cs="Times New Roman"/>
        </w:rPr>
        <w:t xml:space="preserve"> (with </w:t>
      </w:r>
      <w:r w:rsidR="005436F9">
        <w:rPr>
          <w:rFonts w:ascii="Times New Roman" w:hAnsi="Times New Roman" w:cs="Times New Roman"/>
        </w:rPr>
        <w:t>2</w:t>
      </w:r>
      <w:r w:rsidRPr="00922620">
        <w:rPr>
          <w:rFonts w:ascii="Times New Roman" w:hAnsi="Times New Roman" w:cs="Times New Roman"/>
        </w:rPr>
        <w:t xml:space="preserve"> cucumbers </w:t>
      </w:r>
      <w:r w:rsidR="005436F9">
        <w:rPr>
          <w:rFonts w:ascii="Times New Roman" w:hAnsi="Times New Roman" w:cs="Times New Roman"/>
        </w:rPr>
        <w:t xml:space="preserve">in </w:t>
      </w:r>
      <w:r w:rsidRPr="00922620">
        <w:rPr>
          <w:rFonts w:ascii="Times New Roman" w:hAnsi="Times New Roman" w:cs="Times New Roman"/>
        </w:rPr>
        <w:t xml:space="preserve">each) sitting in </w:t>
      </w:r>
      <w:r w:rsidR="005436F9">
        <w:rPr>
          <w:rFonts w:ascii="Times New Roman" w:hAnsi="Times New Roman" w:cs="Times New Roman"/>
        </w:rPr>
        <w:t>2</w:t>
      </w:r>
      <w:r w:rsidRPr="00922620">
        <w:rPr>
          <w:rFonts w:ascii="Times New Roman" w:hAnsi="Times New Roman" w:cs="Times New Roman"/>
        </w:rPr>
        <w:t xml:space="preserve"> sea tables. The sea tables acted as temperature control water baths, with either a chiller (for the 8ºC treatment) or {XX} heaters per sea table (for the 16ºC and 24ºC treatments). 50% water changes were required at {XX} intervals to keep nitrate and ammonium levels down; water was adjusted to room temperature {XXºC} for the heated treatments to minimize temperature shock to the cucumbers. Cucumbers were exposed to their treatments for {XX} hours, and then monitored for {XX} days afterwards for symptoms. </w:t>
      </w:r>
    </w:p>
    <w:p w14:paraId="12F4B494" w14:textId="77777777" w:rsidR="00E94411" w:rsidRPr="00922620" w:rsidRDefault="00E94411" w:rsidP="00E94411">
      <w:pPr>
        <w:rPr>
          <w:rFonts w:ascii="Times New Roman" w:hAnsi="Times New Roman" w:cs="Times New Roman"/>
        </w:rPr>
      </w:pPr>
    </w:p>
    <w:p w14:paraId="445F3006" w14:textId="0F850EC6" w:rsidR="00A124F7" w:rsidRPr="00922620" w:rsidRDefault="00A124F7" w:rsidP="00E94411">
      <w:pPr>
        <w:rPr>
          <w:rFonts w:ascii="Times New Roman" w:hAnsi="Times New Roman" w:cs="Times New Roman"/>
          <w:i/>
          <w:iCs/>
        </w:rPr>
      </w:pPr>
      <w:commentRangeStart w:id="23"/>
      <w:r w:rsidRPr="00922620">
        <w:rPr>
          <w:rFonts w:ascii="Times New Roman" w:hAnsi="Times New Roman" w:cs="Times New Roman"/>
          <w:i/>
          <w:iCs/>
        </w:rPr>
        <w:t>Measuring Response to Heat Stress</w:t>
      </w:r>
      <w:commentRangeEnd w:id="23"/>
      <w:r w:rsidR="009E6667">
        <w:rPr>
          <w:rStyle w:val="CommentReference"/>
        </w:rPr>
        <w:commentReference w:id="23"/>
      </w:r>
    </w:p>
    <w:p w14:paraId="50C05DAB" w14:textId="1E1782EE" w:rsidR="00E94411" w:rsidRPr="00922620" w:rsidRDefault="00E94411" w:rsidP="00E94411">
      <w:pPr>
        <w:ind w:firstLine="360"/>
        <w:rPr>
          <w:rFonts w:ascii="Times New Roman" w:hAnsi="Times New Roman" w:cs="Times New Roman"/>
        </w:rPr>
      </w:pPr>
      <w:r w:rsidRPr="00922620">
        <w:rPr>
          <w:rFonts w:ascii="Times New Roman" w:hAnsi="Times New Roman" w:cs="Times New Roman"/>
        </w:rPr>
        <w:t xml:space="preserve">We measured several response variables </w:t>
      </w:r>
      <w:r w:rsidR="00DD5425">
        <w:rPr>
          <w:rFonts w:ascii="Times New Roman" w:hAnsi="Times New Roman" w:cs="Times New Roman"/>
        </w:rPr>
        <w:t>to capture</w:t>
      </w:r>
      <w:r w:rsidRPr="00922620">
        <w:rPr>
          <w:rFonts w:ascii="Times New Roman" w:hAnsi="Times New Roman" w:cs="Times New Roman"/>
        </w:rPr>
        <w:t xml:space="preserve"> direct lethal sublethal, and indirect </w:t>
      </w:r>
      <w:r w:rsidR="00DD5425">
        <w:rPr>
          <w:rFonts w:ascii="Times New Roman" w:hAnsi="Times New Roman" w:cs="Times New Roman"/>
        </w:rPr>
        <w:t>(</w:t>
      </w:r>
      <w:r w:rsidRPr="00922620">
        <w:rPr>
          <w:rFonts w:ascii="Times New Roman" w:hAnsi="Times New Roman" w:cs="Times New Roman"/>
        </w:rPr>
        <w:t>wasting</w:t>
      </w:r>
      <w:r w:rsidR="00DD5425">
        <w:rPr>
          <w:rFonts w:ascii="Times New Roman" w:hAnsi="Times New Roman" w:cs="Times New Roman"/>
        </w:rPr>
        <w:t>)</w:t>
      </w:r>
      <w:r w:rsidRPr="00922620">
        <w:rPr>
          <w:rFonts w:ascii="Times New Roman" w:hAnsi="Times New Roman" w:cs="Times New Roman"/>
        </w:rPr>
        <w:t xml:space="preserve"> </w:t>
      </w:r>
      <w:r w:rsidR="00DD5425">
        <w:rPr>
          <w:rFonts w:ascii="Times New Roman" w:hAnsi="Times New Roman" w:cs="Times New Roman"/>
        </w:rPr>
        <w:t>thermal impacts</w:t>
      </w:r>
      <w:r w:rsidRPr="00922620">
        <w:rPr>
          <w:rFonts w:ascii="Times New Roman" w:hAnsi="Times New Roman" w:cs="Times New Roman"/>
        </w:rPr>
        <w:t xml:space="preserve"> on Giant California Sea Cucumbers. </w:t>
      </w:r>
      <w:commentRangeStart w:id="24"/>
      <w:r w:rsidRPr="00922620">
        <w:rPr>
          <w:rFonts w:ascii="Times New Roman" w:hAnsi="Times New Roman" w:cs="Times New Roman"/>
        </w:rPr>
        <w:t xml:space="preserve">The first of these </w:t>
      </w:r>
      <w:commentRangeEnd w:id="24"/>
      <w:r w:rsidR="00C6581D">
        <w:rPr>
          <w:rStyle w:val="CommentReference"/>
        </w:rPr>
        <w:commentReference w:id="24"/>
      </w:r>
      <w:r w:rsidRPr="00922620">
        <w:rPr>
          <w:rFonts w:ascii="Times New Roman" w:hAnsi="Times New Roman" w:cs="Times New Roman"/>
        </w:rPr>
        <w:t xml:space="preserve">was the time </w:t>
      </w:r>
      <w:r w:rsidRPr="00922620">
        <w:rPr>
          <w:rFonts w:ascii="Times New Roman" w:hAnsi="Times New Roman" w:cs="Times New Roman"/>
        </w:rPr>
        <w:lastRenderedPageBreak/>
        <w:t xml:space="preserve">until direct mortality. We considered cucumbers to be dead if their tube feet were unresponsive to stimulus and all movement had ceased for over 60 minutes. </w:t>
      </w:r>
    </w:p>
    <w:p w14:paraId="7ED64308" w14:textId="77777777" w:rsidR="00E94411" w:rsidRPr="00922620" w:rsidRDefault="00E94411" w:rsidP="00E94411">
      <w:pPr>
        <w:ind w:firstLine="360"/>
        <w:rPr>
          <w:rFonts w:ascii="Times New Roman" w:hAnsi="Times New Roman" w:cs="Times New Roman"/>
        </w:rPr>
      </w:pPr>
    </w:p>
    <w:p w14:paraId="7CD688E8" w14:textId="687E210B" w:rsidR="00E94411" w:rsidRPr="00922620" w:rsidRDefault="00E94411" w:rsidP="00E94411">
      <w:pPr>
        <w:ind w:firstLine="360"/>
        <w:rPr>
          <w:rFonts w:ascii="Times New Roman" w:hAnsi="Times New Roman" w:cs="Times New Roman"/>
        </w:rPr>
      </w:pPr>
      <w:r w:rsidRPr="00922620">
        <w:rPr>
          <w:rFonts w:ascii="Times New Roman" w:hAnsi="Times New Roman" w:cs="Times New Roman"/>
        </w:rPr>
        <w:t xml:space="preserve">We measured the ability of sea cucumbers to stiffen, which is a physiological mechanism used for defence and posture maintenance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34)","plainTextFormattedCitation":"(34)","previouslyFormattedCitation":"(34)"},"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4)</w:t>
      </w:r>
      <w:r w:rsidRPr="00922620">
        <w:rPr>
          <w:rFonts w:ascii="Times New Roman" w:hAnsi="Times New Roman" w:cs="Times New Roman"/>
        </w:rPr>
        <w:fldChar w:fldCharType="end"/>
      </w:r>
      <w:r w:rsidRPr="00922620">
        <w:rPr>
          <w:rFonts w:ascii="Times New Roman" w:hAnsi="Times New Roman" w:cs="Times New Roman"/>
        </w:rPr>
        <w:t xml:space="preserve">, using two different ordinal scales intended to measure the two aforementioned ecological purposes of stiffening. First, we gently poked the cucumber with one finger and then poked them again 3 seconds later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the heat wave. </w:t>
      </w:r>
    </w:p>
    <w:p w14:paraId="4D4F27FD" w14:textId="77777777" w:rsidR="00E94411" w:rsidRPr="00922620" w:rsidRDefault="00E94411" w:rsidP="00E94411">
      <w:pPr>
        <w:ind w:firstLine="360"/>
        <w:rPr>
          <w:rFonts w:ascii="Times New Roman" w:hAnsi="Times New Roman" w:cs="Times New Roman"/>
        </w:rPr>
      </w:pPr>
    </w:p>
    <w:p w14:paraId="70BDEA8D" w14:textId="188444DF" w:rsidR="00E94411" w:rsidRPr="00922620" w:rsidRDefault="00E94411" w:rsidP="00E94411">
      <w:pPr>
        <w:ind w:firstLine="360"/>
        <w:rPr>
          <w:rFonts w:ascii="Times New Roman" w:hAnsi="Times New Roman" w:cs="Times New Roman"/>
        </w:rPr>
      </w:pPr>
      <w:r w:rsidRPr="00922620">
        <w:rPr>
          <w:rFonts w:ascii="Times New Roman" w:hAnsi="Times New Roman" w:cs="Times New Roman"/>
        </w:rPr>
        <w:t xml:space="preserve">We also recorded several binary variables. We recorded if cucumbers eviscerated, an act where they partially expulse their inner organs, throughout the experiment. We also recorded whether cucumbers spawned, because heat-induced spawning has been reported in other sea cucumber species and may indicate higher levels of physiological stress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35)","plainTextFormattedCitation":"(35)","previouslyFormattedCitation":"(35)"},"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5)</w:t>
      </w:r>
      <w:r w:rsidRPr="00922620">
        <w:rPr>
          <w:rFonts w:ascii="Times New Roman" w:hAnsi="Times New Roman" w:cs="Times New Roman"/>
        </w:rPr>
        <w:fldChar w:fldCharType="end"/>
      </w:r>
      <w:r w:rsidRPr="00922620">
        <w:rPr>
          <w:rFonts w:ascii="Times New Roman" w:hAnsi="Times New Roman" w:cs="Times New Roman"/>
        </w:rPr>
        <w:t>. Finally, we recorded if cucumbers were defecating to measure if they were continuing to feed during the experiment.</w:t>
      </w:r>
    </w:p>
    <w:p w14:paraId="40DC14AA" w14:textId="77777777" w:rsidR="00E94411" w:rsidRPr="00922620" w:rsidRDefault="00E94411" w:rsidP="00E94411">
      <w:pPr>
        <w:ind w:firstLine="360"/>
        <w:rPr>
          <w:rFonts w:ascii="Times New Roman" w:hAnsi="Times New Roman" w:cs="Times New Roman"/>
        </w:rPr>
      </w:pPr>
    </w:p>
    <w:p w14:paraId="561197E5" w14:textId="77777777" w:rsidR="00E94411" w:rsidRPr="00922620" w:rsidRDefault="00E94411" w:rsidP="00E94411">
      <w:pPr>
        <w:ind w:firstLine="360"/>
        <w:rPr>
          <w:rFonts w:ascii="Times New Roman" w:hAnsi="Times New Roman" w:cs="Times New Roman"/>
        </w:rPr>
      </w:pPr>
      <w:r w:rsidRPr="00922620">
        <w:rPr>
          <w:rFonts w:ascii="Times New Roman" w:hAnsi="Times New Roman" w:cs="Times New Roman"/>
        </w:rPr>
        <w:t xml:space="preserve">To measure movement rates and dispersal distances we removed each cucumber from their aquaria, placed them in a large tank that had been heated to match the temperature of their heat treatment, and then recorded their activity for 30 minutes using a GoPro camera. We used a fancy unknown software to record distance dispersed over 30 minutes. We measured movement before the experiment, on the second of four days of heat treatment, and one day after the experiment. </w:t>
      </w:r>
    </w:p>
    <w:p w14:paraId="7BFD19BC" w14:textId="77777777" w:rsidR="00E94411" w:rsidRPr="00922620" w:rsidRDefault="00E94411" w:rsidP="00E94411">
      <w:pPr>
        <w:ind w:firstLine="360"/>
        <w:rPr>
          <w:rFonts w:ascii="Times New Roman" w:hAnsi="Times New Roman" w:cs="Times New Roman"/>
        </w:rPr>
      </w:pPr>
    </w:p>
    <w:p w14:paraId="69D71F2A" w14:textId="31AA338C" w:rsidR="00E94411" w:rsidRPr="00922620" w:rsidRDefault="00E94411" w:rsidP="00C6105A">
      <w:pPr>
        <w:ind w:firstLine="360"/>
        <w:rPr>
          <w:rFonts w:ascii="Times New Roman" w:hAnsi="Times New Roman" w:cs="Times New Roman"/>
        </w:rPr>
      </w:pPr>
      <w:r w:rsidRPr="00922620">
        <w:rPr>
          <w:rFonts w:ascii="Times New Roman" w:hAnsi="Times New Roman" w:cs="Times New Roman"/>
        </w:rPr>
        <w:t xml:space="preserve">Finally, we observed cucumbers multiple times each day throughout the experiment and for 7 days following the heat treatments and recorded whether wasting symptoms were occurring. </w:t>
      </w:r>
    </w:p>
    <w:p w14:paraId="1F6F0F67" w14:textId="77777777" w:rsidR="00EF33E7" w:rsidRPr="00922620" w:rsidRDefault="00EF33E7" w:rsidP="00C6105A">
      <w:pPr>
        <w:ind w:firstLine="360"/>
        <w:rPr>
          <w:rFonts w:ascii="Times New Roman" w:hAnsi="Times New Roman" w:cs="Times New Roman"/>
        </w:rPr>
      </w:pPr>
    </w:p>
    <w:p w14:paraId="3581D44A" w14:textId="7391D399" w:rsidR="00C6105A" w:rsidRPr="00922620" w:rsidRDefault="00C6105A" w:rsidP="00C6105A">
      <w:pPr>
        <w:rPr>
          <w:rFonts w:ascii="Times New Roman" w:hAnsi="Times New Roman" w:cs="Times New Roman"/>
          <w:i/>
          <w:iCs/>
        </w:rPr>
      </w:pPr>
      <w:commentRangeStart w:id="25"/>
      <w:r w:rsidRPr="00922620">
        <w:rPr>
          <w:rFonts w:ascii="Times New Roman" w:hAnsi="Times New Roman" w:cs="Times New Roman"/>
          <w:i/>
          <w:iCs/>
        </w:rPr>
        <w:t>Statistical Analyses</w:t>
      </w:r>
      <w:commentRangeEnd w:id="25"/>
      <w:r w:rsidR="00B30F3D">
        <w:rPr>
          <w:rStyle w:val="CommentReference"/>
        </w:rPr>
        <w:commentReference w:id="25"/>
      </w:r>
    </w:p>
    <w:p w14:paraId="019939B8" w14:textId="77777777" w:rsidR="009E6667" w:rsidRDefault="009E6667" w:rsidP="00E94411">
      <w:pPr>
        <w:ind w:firstLine="720"/>
        <w:rPr>
          <w:rFonts w:ascii="Times New Roman" w:hAnsi="Times New Roman" w:cs="Times New Roman"/>
        </w:rPr>
      </w:pPr>
    </w:p>
    <w:p w14:paraId="7CD37701" w14:textId="62A57C2A" w:rsidR="00E94411" w:rsidRPr="00922620" w:rsidRDefault="00E94411" w:rsidP="00E94411">
      <w:pPr>
        <w:ind w:firstLine="720"/>
        <w:rPr>
          <w:rFonts w:ascii="Times New Roman" w:hAnsi="Times New Roman" w:cs="Times New Roman"/>
        </w:rPr>
      </w:pPr>
      <w:r w:rsidRPr="00922620">
        <w:rPr>
          <w:rFonts w:ascii="Times New Roman" w:hAnsi="Times New Roman" w:cs="Times New Roman"/>
        </w:rPr>
        <w:t xml:space="preserve">To determine whether survival differed across temperature treatments we used a cox proportional hazards model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36)","plainTextFormattedCitation":"(36)","previouslyFormattedCitation":"(36)"},"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6)</w:t>
      </w:r>
      <w:r w:rsidRPr="00922620">
        <w:rPr>
          <w:rFonts w:ascii="Times New Roman" w:hAnsi="Times New Roman" w:cs="Times New Roman"/>
        </w:rPr>
        <w:fldChar w:fldCharType="end"/>
      </w:r>
      <w:r w:rsidRPr="00922620">
        <w:rPr>
          <w:rFonts w:ascii="Times New Roman" w:hAnsi="Times New Roman" w:cs="Times New Roman"/>
        </w:rPr>
        <w:t xml:space="preserve">. We included several covariates in the model that we hypothesized could have also affected survival, which were intestinal status (reabsorbed Y/N), initial movement rates, and body volume. We assessed whether our qualitative scales for sublethal responses varied across temperature treatments using ordinal logistic regression, a model designed for use on qualitative scaled data </w:t>
      </w:r>
      <w:r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37)","plainTextFormattedCitation":"(37)","previouslyFormattedCitation":"(37)"},"properties":{"noteIndex":0},"schema":"https://github.com/citation-style-language/schema/raw/master/csl-citation.json"}</w:instrText>
      </w:r>
      <w:r w:rsidRPr="00922620">
        <w:rPr>
          <w:rFonts w:ascii="Times New Roman" w:hAnsi="Times New Roman" w:cs="Times New Roman"/>
        </w:rPr>
        <w:fldChar w:fldCharType="separate"/>
      </w:r>
      <w:r w:rsidR="0074507B" w:rsidRPr="0074507B">
        <w:rPr>
          <w:rFonts w:ascii="Times New Roman" w:hAnsi="Times New Roman" w:cs="Times New Roman"/>
          <w:noProof/>
        </w:rPr>
        <w:t>(37)</w:t>
      </w:r>
      <w:r w:rsidRPr="00922620">
        <w:rPr>
          <w:rFonts w:ascii="Times New Roman" w:hAnsi="Times New Roman" w:cs="Times New Roman"/>
        </w:rPr>
        <w:fldChar w:fldCharType="end"/>
      </w:r>
      <w:r w:rsidRPr="00922620">
        <w:rPr>
          <w:rFonts w:ascii="Times New Roman" w:hAnsi="Times New Roman" w:cs="Times New Roman"/>
        </w:rPr>
        <w:t>. For qualitative values measured as binary response variables we used logistic regression. We determined if movement varied significantly across treatments using a linear regression model with dispersed distance as the response variable and temperature as the predictor variable. Finally, we used a binary logistic regression model to determine if wasting (</w:t>
      </w:r>
      <w:commentRangeStart w:id="26"/>
      <w:r w:rsidRPr="00922620">
        <w:rPr>
          <w:rFonts w:ascii="Times New Roman" w:hAnsi="Times New Roman" w:cs="Times New Roman"/>
        </w:rPr>
        <w:t>yes/no</w:t>
      </w:r>
      <w:commentRangeEnd w:id="26"/>
      <w:r w:rsidR="00B30F3D">
        <w:rPr>
          <w:rStyle w:val="CommentReference"/>
        </w:rPr>
        <w:commentReference w:id="26"/>
      </w:r>
      <w:r w:rsidRPr="00922620">
        <w:rPr>
          <w:rFonts w:ascii="Times New Roman" w:hAnsi="Times New Roman" w:cs="Times New Roman"/>
        </w:rPr>
        <w:t xml:space="preserve">) was temperature dependent. </w:t>
      </w:r>
    </w:p>
    <w:p w14:paraId="57895F04" w14:textId="77777777" w:rsidR="00E94411" w:rsidRPr="00922620" w:rsidRDefault="00E94411" w:rsidP="00E94411">
      <w:pPr>
        <w:rPr>
          <w:rFonts w:ascii="Times New Roman" w:hAnsi="Times New Roman" w:cs="Times New Roman"/>
        </w:rPr>
      </w:pPr>
    </w:p>
    <w:p w14:paraId="7F14F0F0" w14:textId="77777777" w:rsidR="007D7840" w:rsidRPr="00922620" w:rsidRDefault="007D7840">
      <w:pPr>
        <w:rPr>
          <w:rFonts w:ascii="Times New Roman" w:hAnsi="Times New Roman" w:cs="Times New Roman"/>
        </w:rPr>
      </w:pPr>
    </w:p>
    <w:p w14:paraId="0F61EFD5" w14:textId="77777777" w:rsidR="007D7840" w:rsidRPr="00922620" w:rsidRDefault="007D7840">
      <w:pPr>
        <w:rPr>
          <w:rFonts w:ascii="Times New Roman" w:hAnsi="Times New Roman" w:cs="Times New Roman"/>
        </w:rPr>
      </w:pPr>
    </w:p>
    <w:p w14:paraId="4DACFF08" w14:textId="77777777" w:rsidR="007D7840" w:rsidRPr="00922620" w:rsidRDefault="007D7840">
      <w:pPr>
        <w:rPr>
          <w:rFonts w:ascii="Times New Roman" w:hAnsi="Times New Roman" w:cs="Times New Roman"/>
        </w:rPr>
      </w:pPr>
    </w:p>
    <w:p w14:paraId="796B37D8" w14:textId="77777777" w:rsidR="007D7840" w:rsidRPr="00922620" w:rsidRDefault="007D7840">
      <w:pPr>
        <w:rPr>
          <w:rFonts w:ascii="Times New Roman" w:hAnsi="Times New Roman" w:cs="Times New Roman"/>
        </w:rPr>
      </w:pPr>
    </w:p>
    <w:p w14:paraId="390EFED9" w14:textId="77777777" w:rsidR="007D7840" w:rsidRPr="00922620" w:rsidRDefault="007D7840">
      <w:pPr>
        <w:rPr>
          <w:rFonts w:ascii="Times New Roman" w:hAnsi="Times New Roman" w:cs="Times New Roman"/>
        </w:rPr>
      </w:pPr>
    </w:p>
    <w:p w14:paraId="14DEA34F" w14:textId="77777777" w:rsidR="007D7840" w:rsidRPr="00922620" w:rsidRDefault="007D7840">
      <w:pPr>
        <w:rPr>
          <w:rFonts w:ascii="Times New Roman" w:hAnsi="Times New Roman" w:cs="Times New Roman"/>
        </w:rPr>
      </w:pPr>
    </w:p>
    <w:p w14:paraId="76DDBEA9" w14:textId="77777777" w:rsidR="007D7840" w:rsidRPr="00922620" w:rsidRDefault="007D7840">
      <w:pPr>
        <w:rPr>
          <w:rFonts w:ascii="Times New Roman" w:hAnsi="Times New Roman" w:cs="Times New Roman"/>
        </w:rPr>
      </w:pPr>
    </w:p>
    <w:p w14:paraId="7420EFFC" w14:textId="77777777" w:rsidR="007D7840" w:rsidRPr="00922620" w:rsidRDefault="007D7840">
      <w:pPr>
        <w:rPr>
          <w:rFonts w:ascii="Times New Roman" w:hAnsi="Times New Roman" w:cs="Times New Roman"/>
        </w:rPr>
      </w:pPr>
    </w:p>
    <w:p w14:paraId="51298726" w14:textId="77777777" w:rsidR="00B15DCB" w:rsidRPr="00922620" w:rsidRDefault="00E678CE">
      <w:pPr>
        <w:rPr>
          <w:rFonts w:ascii="Times New Roman" w:hAnsi="Times New Roman" w:cs="Times New Roman"/>
        </w:rPr>
      </w:pPr>
      <w:r w:rsidRPr="00922620">
        <w:rPr>
          <w:rFonts w:ascii="Times New Roman" w:hAnsi="Times New Roman" w:cs="Times New Roman"/>
          <w:b/>
        </w:rPr>
        <w:t>Methods</w:t>
      </w:r>
      <w:r w:rsidRPr="00922620">
        <w:rPr>
          <w:rFonts w:ascii="Times New Roman" w:hAnsi="Times New Roman" w:cs="Times New Roman"/>
        </w:rPr>
        <w:t>:</w:t>
      </w:r>
    </w:p>
    <w:p w14:paraId="5D1DD5B1" w14:textId="77777777" w:rsidR="00FF07CD" w:rsidRPr="00922620" w:rsidRDefault="00FF07CD" w:rsidP="00B15DCB">
      <w:pPr>
        <w:pStyle w:val="ListParagraph"/>
        <w:numPr>
          <w:ilvl w:val="0"/>
          <w:numId w:val="6"/>
        </w:numPr>
        <w:rPr>
          <w:rFonts w:ascii="Times New Roman" w:hAnsi="Times New Roman" w:cs="Times New Roman"/>
        </w:rPr>
      </w:pPr>
      <w:r w:rsidRPr="00922620">
        <w:rPr>
          <w:rFonts w:ascii="Times New Roman" w:hAnsi="Times New Roman" w:cs="Times New Roman"/>
        </w:rPr>
        <w:t xml:space="preserve">Animal Collection: </w:t>
      </w:r>
    </w:p>
    <w:p w14:paraId="6A49663E" w14:textId="769AF87E" w:rsidR="00FF07CD" w:rsidRPr="00922620" w:rsidRDefault="00E678CE" w:rsidP="00866C79">
      <w:pPr>
        <w:pStyle w:val="ListParagraph"/>
        <w:numPr>
          <w:ilvl w:val="1"/>
          <w:numId w:val="6"/>
        </w:numPr>
        <w:rPr>
          <w:rFonts w:ascii="Times New Roman" w:hAnsi="Times New Roman" w:cs="Times New Roman"/>
        </w:rPr>
      </w:pPr>
      <w:r w:rsidRPr="00922620">
        <w:rPr>
          <w:rFonts w:ascii="Times New Roman" w:hAnsi="Times New Roman" w:cs="Times New Roman"/>
        </w:rPr>
        <w:t>Study organisms</w:t>
      </w:r>
      <w:r w:rsidR="0052388D" w:rsidRPr="00922620">
        <w:rPr>
          <w:rFonts w:ascii="Times New Roman" w:hAnsi="Times New Roman" w:cs="Times New Roman"/>
        </w:rPr>
        <w:t xml:space="preserve"> </w:t>
      </w:r>
      <w:r w:rsidR="00FF07CD" w:rsidRPr="00922620">
        <w:rPr>
          <w:rFonts w:ascii="Times New Roman" w:hAnsi="Times New Roman" w:cs="Times New Roman"/>
        </w:rPr>
        <w:t>(</w:t>
      </w:r>
      <w:r w:rsidR="007D7840" w:rsidRPr="00922620">
        <w:rPr>
          <w:rFonts w:ascii="Times New Roman" w:hAnsi="Times New Roman" w:cs="Times New Roman"/>
        </w:rPr>
        <w:t xml:space="preserve">Blah blah about </w:t>
      </w:r>
      <w:proofErr w:type="spellStart"/>
      <w:r w:rsidR="007D7840" w:rsidRPr="00922620">
        <w:rPr>
          <w:rFonts w:ascii="Times New Roman" w:hAnsi="Times New Roman" w:cs="Times New Roman"/>
        </w:rPr>
        <w:t>cukes</w:t>
      </w:r>
      <w:proofErr w:type="spellEnd"/>
      <w:r w:rsidR="007D7840" w:rsidRPr="00922620">
        <w:rPr>
          <w:rFonts w:ascii="Times New Roman" w:hAnsi="Times New Roman" w:cs="Times New Roman"/>
        </w:rPr>
        <w:t xml:space="preserve"> (ecology, physiology) </w:t>
      </w:r>
    </w:p>
    <w:p w14:paraId="2F5817AD" w14:textId="77725FBC" w:rsidR="008C250F" w:rsidRPr="00922620" w:rsidRDefault="008C250F" w:rsidP="008C250F">
      <w:pPr>
        <w:pStyle w:val="ListParagraph"/>
        <w:numPr>
          <w:ilvl w:val="2"/>
          <w:numId w:val="6"/>
        </w:numPr>
        <w:rPr>
          <w:rFonts w:ascii="Times New Roman" w:hAnsi="Times New Roman" w:cs="Times New Roman"/>
        </w:rPr>
      </w:pPr>
      <w:r w:rsidRPr="00922620">
        <w:rPr>
          <w:rFonts w:ascii="Times New Roman" w:hAnsi="Times New Roman" w:cs="Times New Roman"/>
        </w:rPr>
        <w:t>Size range, weight range</w:t>
      </w:r>
    </w:p>
    <w:p w14:paraId="50E2568C" w14:textId="23150532" w:rsidR="008C250F" w:rsidRPr="00922620" w:rsidRDefault="008C250F" w:rsidP="008C250F">
      <w:pPr>
        <w:pStyle w:val="ListParagraph"/>
        <w:numPr>
          <w:ilvl w:val="2"/>
          <w:numId w:val="6"/>
        </w:numPr>
        <w:rPr>
          <w:rFonts w:ascii="Times New Roman" w:hAnsi="Times New Roman" w:cs="Times New Roman"/>
        </w:rPr>
      </w:pPr>
      <w:r w:rsidRPr="00922620">
        <w:rPr>
          <w:rFonts w:ascii="Times New Roman" w:hAnsi="Times New Roman" w:cs="Times New Roman"/>
        </w:rPr>
        <w:t>Evisceration rate</w:t>
      </w:r>
    </w:p>
    <w:p w14:paraId="5D88F41B" w14:textId="76F442AF" w:rsidR="005057B9" w:rsidRPr="00922620" w:rsidRDefault="00BD3588" w:rsidP="00866C79">
      <w:pPr>
        <w:pStyle w:val="ListParagraph"/>
        <w:numPr>
          <w:ilvl w:val="1"/>
          <w:numId w:val="6"/>
        </w:numPr>
        <w:rPr>
          <w:rFonts w:ascii="Times New Roman" w:hAnsi="Times New Roman" w:cs="Times New Roman"/>
        </w:rPr>
      </w:pPr>
      <w:r w:rsidRPr="00922620">
        <w:rPr>
          <w:rFonts w:ascii="Times New Roman" w:hAnsi="Times New Roman" w:cs="Times New Roman"/>
        </w:rPr>
        <w:t>Study area</w:t>
      </w:r>
      <w:r w:rsidR="00866C79" w:rsidRPr="00922620">
        <w:rPr>
          <w:rFonts w:ascii="Times New Roman" w:hAnsi="Times New Roman" w:cs="Times New Roman"/>
        </w:rPr>
        <w:t xml:space="preserve"> (mention where the cucumbers are found) </w:t>
      </w:r>
    </w:p>
    <w:p w14:paraId="449E4BC3" w14:textId="3B6128BD" w:rsidR="00823A99" w:rsidRPr="00922620" w:rsidRDefault="00823A99" w:rsidP="00BF1835">
      <w:pPr>
        <w:pStyle w:val="ListParagraph"/>
        <w:numPr>
          <w:ilvl w:val="0"/>
          <w:numId w:val="6"/>
        </w:numPr>
        <w:rPr>
          <w:rFonts w:ascii="Times New Roman" w:hAnsi="Times New Roman" w:cs="Times New Roman"/>
        </w:rPr>
      </w:pPr>
      <w:r w:rsidRPr="00922620">
        <w:rPr>
          <w:rFonts w:ascii="Times New Roman" w:hAnsi="Times New Roman" w:cs="Times New Roman"/>
        </w:rPr>
        <w:t>Pilot Study (how to determin</w:t>
      </w:r>
      <w:r w:rsidR="00DE0591" w:rsidRPr="00922620">
        <w:rPr>
          <w:rFonts w:ascii="Times New Roman" w:hAnsi="Times New Roman" w:cs="Times New Roman"/>
        </w:rPr>
        <w:t>e</w:t>
      </w:r>
      <w:r w:rsidRPr="00922620">
        <w:rPr>
          <w:rFonts w:ascii="Times New Roman" w:hAnsi="Times New Roman" w:cs="Times New Roman"/>
        </w:rPr>
        <w:t xml:space="preserve"> evisceration)</w:t>
      </w:r>
    </w:p>
    <w:p w14:paraId="61E313C9" w14:textId="48FA47B8" w:rsidR="00BF1835" w:rsidRPr="00922620" w:rsidRDefault="00BF1835" w:rsidP="00BF1835">
      <w:pPr>
        <w:pStyle w:val="ListParagraph"/>
        <w:numPr>
          <w:ilvl w:val="0"/>
          <w:numId w:val="6"/>
        </w:numPr>
        <w:rPr>
          <w:rFonts w:ascii="Times New Roman" w:hAnsi="Times New Roman" w:cs="Times New Roman"/>
        </w:rPr>
      </w:pPr>
      <w:r w:rsidRPr="00922620">
        <w:rPr>
          <w:rFonts w:ascii="Times New Roman" w:hAnsi="Times New Roman" w:cs="Times New Roman"/>
        </w:rPr>
        <w:t>Simulating a heat wave (logistics)</w:t>
      </w:r>
    </w:p>
    <w:p w14:paraId="240B837E" w14:textId="7D1CE3F8" w:rsidR="00BD3588" w:rsidRPr="00922620" w:rsidRDefault="00BD3588" w:rsidP="00BD3588">
      <w:pPr>
        <w:pStyle w:val="ListParagraph"/>
        <w:numPr>
          <w:ilvl w:val="1"/>
          <w:numId w:val="6"/>
        </w:numPr>
        <w:rPr>
          <w:rFonts w:ascii="Times New Roman" w:hAnsi="Times New Roman" w:cs="Times New Roman"/>
        </w:rPr>
      </w:pPr>
      <w:r w:rsidRPr="00922620">
        <w:rPr>
          <w:rFonts w:ascii="Times New Roman" w:hAnsi="Times New Roman" w:cs="Times New Roman"/>
        </w:rPr>
        <w:t xml:space="preserve">Talk about </w:t>
      </w:r>
      <w:r w:rsidR="007A7B0C" w:rsidRPr="00922620">
        <w:rPr>
          <w:rFonts w:ascii="Times New Roman" w:hAnsi="Times New Roman" w:cs="Times New Roman"/>
        </w:rPr>
        <w:t>temperature trends in Barkley Sound</w:t>
      </w:r>
      <w:r w:rsidR="00F05DEC" w:rsidRPr="00922620">
        <w:rPr>
          <w:rFonts w:ascii="Times New Roman" w:hAnsi="Times New Roman" w:cs="Times New Roman"/>
        </w:rPr>
        <w:t xml:space="preserve">  </w:t>
      </w:r>
      <w:r w:rsidR="00F05DEC"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page":"264-283","publisher":"Taylor and Francis Ltd.","title":"Seasonal Cycles, Hypoxia, and Renewal in a Coastal Fjord (Barkley Sound, British Columbia)","type":"article-journal","volume":"55"},"uris":["http://www.mendeley.com/documents/?uuid=ec4af4ef-b088-48f6-b2c4-b7d134151cfc","http://www.mendeley.com/documents/?uuid=931bc642-debf-3f7e-9f7c-9c89adf0d5bf"]}],"mendeley":{"formattedCitation":"(32)","plainTextFormattedCitation":"(32)","previouslyFormattedCitation":"(32)"},"properties":{"noteIndex":0},"schema":"https://github.com/citation-style-language/schema/raw/master/csl-citation.json"}</w:instrText>
      </w:r>
      <w:r w:rsidR="00F05DEC" w:rsidRPr="00922620">
        <w:rPr>
          <w:rFonts w:ascii="Times New Roman" w:hAnsi="Times New Roman" w:cs="Times New Roman"/>
        </w:rPr>
        <w:fldChar w:fldCharType="separate"/>
      </w:r>
      <w:r w:rsidR="0074507B" w:rsidRPr="0074507B">
        <w:rPr>
          <w:rFonts w:ascii="Times New Roman" w:hAnsi="Times New Roman" w:cs="Times New Roman"/>
          <w:noProof/>
        </w:rPr>
        <w:t>(32)</w:t>
      </w:r>
      <w:r w:rsidR="00F05DEC" w:rsidRPr="00922620">
        <w:rPr>
          <w:rFonts w:ascii="Times New Roman" w:hAnsi="Times New Roman" w:cs="Times New Roman"/>
        </w:rPr>
        <w:fldChar w:fldCharType="end"/>
      </w:r>
      <w:r w:rsidR="00BF1835" w:rsidRPr="00922620">
        <w:rPr>
          <w:rFonts w:ascii="Times New Roman" w:hAnsi="Times New Roman" w:cs="Times New Roman"/>
        </w:rPr>
        <w:t xml:space="preserve"> that we’re aiming to replicate</w:t>
      </w:r>
      <w:r w:rsidR="00004EDD" w:rsidRPr="00922620">
        <w:rPr>
          <w:rFonts w:ascii="Times New Roman" w:hAnsi="Times New Roman" w:cs="Times New Roman"/>
        </w:rPr>
        <w:t xml:space="preserve"> &amp; exceed </w:t>
      </w:r>
    </w:p>
    <w:p w14:paraId="402ED17A" w14:textId="42D5F74B" w:rsidR="00BF1835" w:rsidRPr="00922620" w:rsidRDefault="000627C9" w:rsidP="00BD3588">
      <w:pPr>
        <w:pStyle w:val="ListParagraph"/>
        <w:numPr>
          <w:ilvl w:val="1"/>
          <w:numId w:val="6"/>
        </w:numPr>
        <w:rPr>
          <w:rFonts w:ascii="Times New Roman" w:hAnsi="Times New Roman" w:cs="Times New Roman"/>
        </w:rPr>
      </w:pPr>
      <w:r w:rsidRPr="00922620">
        <w:rPr>
          <w:rFonts w:ascii="Times New Roman" w:hAnsi="Times New Roman" w:cs="Times New Roman"/>
        </w:rPr>
        <w:t>Talk about HOW we’re going to do this</w:t>
      </w:r>
    </w:p>
    <w:p w14:paraId="774241B8" w14:textId="2CFC201F" w:rsidR="00325946" w:rsidRPr="00922620" w:rsidRDefault="00325946" w:rsidP="00325946">
      <w:pPr>
        <w:pStyle w:val="ListParagraph"/>
        <w:numPr>
          <w:ilvl w:val="2"/>
          <w:numId w:val="6"/>
        </w:numPr>
        <w:rPr>
          <w:rFonts w:ascii="Times New Roman" w:hAnsi="Times New Roman" w:cs="Times New Roman"/>
        </w:rPr>
      </w:pPr>
      <w:r w:rsidRPr="00922620">
        <w:rPr>
          <w:rFonts w:ascii="Times New Roman" w:hAnsi="Times New Roman" w:cs="Times New Roman"/>
        </w:rPr>
        <w:t xml:space="preserve">Literal </w:t>
      </w:r>
      <w:commentRangeStart w:id="27"/>
      <w:r w:rsidRPr="00922620">
        <w:rPr>
          <w:rFonts w:ascii="Times New Roman" w:hAnsi="Times New Roman" w:cs="Times New Roman"/>
        </w:rPr>
        <w:t xml:space="preserve">aquarium </w:t>
      </w:r>
      <w:commentRangeEnd w:id="27"/>
      <w:r w:rsidR="00261139" w:rsidRPr="00922620">
        <w:rPr>
          <w:rStyle w:val="CommentReference"/>
          <w:rFonts w:ascii="Times New Roman" w:hAnsi="Times New Roman" w:cs="Times New Roman"/>
        </w:rPr>
        <w:commentReference w:id="27"/>
      </w:r>
      <w:r w:rsidRPr="00922620">
        <w:rPr>
          <w:rFonts w:ascii="Times New Roman" w:hAnsi="Times New Roman" w:cs="Times New Roman"/>
        </w:rPr>
        <w:t>setup</w:t>
      </w:r>
    </w:p>
    <w:p w14:paraId="64AA6502" w14:textId="77777777" w:rsidR="00BF1116" w:rsidRPr="00922620" w:rsidRDefault="0021740B" w:rsidP="00BF1116">
      <w:pPr>
        <w:pStyle w:val="ListParagraph"/>
        <w:numPr>
          <w:ilvl w:val="2"/>
          <w:numId w:val="6"/>
        </w:numPr>
        <w:rPr>
          <w:rFonts w:ascii="Times New Roman" w:hAnsi="Times New Roman" w:cs="Times New Roman"/>
        </w:rPr>
      </w:pPr>
      <w:r w:rsidRPr="00922620">
        <w:rPr>
          <w:rFonts w:ascii="Times New Roman" w:hAnsi="Times New Roman" w:cs="Times New Roman"/>
        </w:rPr>
        <w:t xml:space="preserve"># </w:t>
      </w:r>
      <w:proofErr w:type="gramStart"/>
      <w:r w:rsidRPr="00922620">
        <w:rPr>
          <w:rFonts w:ascii="Times New Roman" w:hAnsi="Times New Roman" w:cs="Times New Roman"/>
        </w:rPr>
        <w:t>aquariums</w:t>
      </w:r>
      <w:proofErr w:type="gramEnd"/>
      <w:r w:rsidRPr="00922620">
        <w:rPr>
          <w:rFonts w:ascii="Times New Roman" w:hAnsi="Times New Roman" w:cs="Times New Roman"/>
        </w:rPr>
        <w:t>, # heaters</w:t>
      </w:r>
      <w:r w:rsidR="007B1EF0" w:rsidRPr="00922620">
        <w:rPr>
          <w:rFonts w:ascii="Times New Roman" w:hAnsi="Times New Roman" w:cs="Times New Roman"/>
        </w:rPr>
        <w:t xml:space="preserve">, </w:t>
      </w:r>
      <w:proofErr w:type="spellStart"/>
      <w:r w:rsidR="007B1EF0" w:rsidRPr="00922620">
        <w:rPr>
          <w:rFonts w:ascii="Times New Roman" w:hAnsi="Times New Roman" w:cs="Times New Roman"/>
        </w:rPr>
        <w:t>etc</w:t>
      </w:r>
      <w:proofErr w:type="spellEnd"/>
      <w:r w:rsidR="00BF1116" w:rsidRPr="00922620">
        <w:rPr>
          <w:rFonts w:ascii="Times New Roman" w:hAnsi="Times New Roman" w:cs="Times New Roman"/>
        </w:rPr>
        <w:t xml:space="preserve"> </w:t>
      </w:r>
    </w:p>
    <w:p w14:paraId="548DFBA0" w14:textId="221541DF" w:rsidR="00735867" w:rsidRPr="00922620" w:rsidRDefault="00735867" w:rsidP="00BF1116">
      <w:pPr>
        <w:pStyle w:val="ListParagraph"/>
        <w:numPr>
          <w:ilvl w:val="2"/>
          <w:numId w:val="6"/>
        </w:numPr>
        <w:rPr>
          <w:rFonts w:ascii="Times New Roman" w:hAnsi="Times New Roman" w:cs="Times New Roman"/>
        </w:rPr>
      </w:pPr>
      <w:r w:rsidRPr="00922620">
        <w:rPr>
          <w:rFonts w:ascii="Times New Roman" w:hAnsi="Times New Roman" w:cs="Times New Roman"/>
        </w:rPr>
        <w:t>Temperature and treatments</w:t>
      </w:r>
      <w:r w:rsidR="00D12767" w:rsidRPr="00922620">
        <w:rPr>
          <w:rFonts w:ascii="Times New Roman" w:hAnsi="Times New Roman" w:cs="Times New Roman"/>
        </w:rPr>
        <w:t>: 8, 16, 24ºC.</w:t>
      </w:r>
    </w:p>
    <w:p w14:paraId="32F6145F" w14:textId="530D0377" w:rsidR="006068FC" w:rsidRPr="00922620" w:rsidRDefault="00D0693A" w:rsidP="006068FC">
      <w:pPr>
        <w:pStyle w:val="ListParagraph"/>
        <w:numPr>
          <w:ilvl w:val="2"/>
          <w:numId w:val="6"/>
        </w:numPr>
        <w:ind w:left="1853"/>
        <w:rPr>
          <w:rFonts w:ascii="Times New Roman" w:hAnsi="Times New Roman" w:cs="Times New Roman"/>
        </w:rPr>
      </w:pPr>
      <w:r w:rsidRPr="00922620">
        <w:rPr>
          <w:rFonts w:ascii="Times New Roman" w:hAnsi="Times New Roman" w:cs="Times New Roman"/>
        </w:rPr>
        <w:t>Evisceration</w:t>
      </w:r>
      <w:r w:rsidR="00BF1116" w:rsidRPr="00922620">
        <w:rPr>
          <w:rFonts w:ascii="Times New Roman" w:hAnsi="Times New Roman" w:cs="Times New Roman"/>
        </w:rPr>
        <w:t xml:space="preserve"> as a treatment.</w:t>
      </w:r>
    </w:p>
    <w:p w14:paraId="3F8913B1" w14:textId="5889F6DC" w:rsidR="000627C9" w:rsidRPr="00922620" w:rsidRDefault="00134FFF" w:rsidP="00134FFF">
      <w:pPr>
        <w:pStyle w:val="ListParagraph"/>
        <w:numPr>
          <w:ilvl w:val="0"/>
          <w:numId w:val="6"/>
        </w:numPr>
        <w:rPr>
          <w:rFonts w:ascii="Times New Roman" w:hAnsi="Times New Roman" w:cs="Times New Roman"/>
        </w:rPr>
      </w:pPr>
      <w:r w:rsidRPr="00922620">
        <w:rPr>
          <w:rFonts w:ascii="Times New Roman" w:hAnsi="Times New Roman" w:cs="Times New Roman"/>
        </w:rPr>
        <w:t>Measuring cucumber responses</w:t>
      </w:r>
      <w:r w:rsidR="00BB3BED" w:rsidRPr="00922620">
        <w:rPr>
          <w:rFonts w:ascii="Times New Roman" w:hAnsi="Times New Roman" w:cs="Times New Roman"/>
        </w:rPr>
        <w:t xml:space="preserve"> to heat</w:t>
      </w:r>
      <w:r w:rsidR="00864838" w:rsidRPr="00922620">
        <w:rPr>
          <w:rFonts w:ascii="Times New Roman" w:hAnsi="Times New Roman" w:cs="Times New Roman"/>
        </w:rPr>
        <w:t xml:space="preserve"> (multiple paragraphs) </w:t>
      </w:r>
    </w:p>
    <w:p w14:paraId="22609044" w14:textId="369C8FCA" w:rsidR="00134FFF" w:rsidRPr="00922620" w:rsidRDefault="000A545E" w:rsidP="00134FFF">
      <w:pPr>
        <w:pStyle w:val="ListParagraph"/>
        <w:numPr>
          <w:ilvl w:val="1"/>
          <w:numId w:val="6"/>
        </w:numPr>
        <w:rPr>
          <w:rFonts w:ascii="Times New Roman" w:hAnsi="Times New Roman" w:cs="Times New Roman"/>
        </w:rPr>
      </w:pPr>
      <w:r w:rsidRPr="00922620">
        <w:rPr>
          <w:rFonts w:ascii="Times New Roman" w:hAnsi="Times New Roman" w:cs="Times New Roman"/>
        </w:rPr>
        <w:t xml:space="preserve">Talk about how we’re measuring each of our response variables, and provide rationale for doing so </w:t>
      </w:r>
    </w:p>
    <w:p w14:paraId="12394A1D" w14:textId="2277C1E6" w:rsidR="00D35581" w:rsidRPr="00922620" w:rsidRDefault="00D35581" w:rsidP="00D87C3D">
      <w:pPr>
        <w:pStyle w:val="ListParagraph"/>
        <w:numPr>
          <w:ilvl w:val="2"/>
          <w:numId w:val="6"/>
        </w:numPr>
        <w:ind w:left="1853"/>
        <w:rPr>
          <w:rFonts w:ascii="Times New Roman" w:hAnsi="Times New Roman" w:cs="Times New Roman"/>
        </w:rPr>
      </w:pPr>
      <w:r w:rsidRPr="00922620">
        <w:rPr>
          <w:rFonts w:ascii="Times New Roman" w:hAnsi="Times New Roman" w:cs="Times New Roman"/>
        </w:rPr>
        <w:t>Stress</w:t>
      </w:r>
      <w:r w:rsidR="00BB72F0" w:rsidRPr="00922620">
        <w:rPr>
          <w:rFonts w:ascii="Times New Roman" w:hAnsi="Times New Roman" w:cs="Times New Roman"/>
        </w:rPr>
        <w:t xml:space="preserve">: </w:t>
      </w:r>
      <w:r w:rsidR="006C37C0" w:rsidRPr="00922620">
        <w:rPr>
          <w:rFonts w:ascii="Times New Roman" w:hAnsi="Times New Roman" w:cs="Times New Roman"/>
        </w:rPr>
        <w:t xml:space="preserve">firm up in hand, tube </w:t>
      </w:r>
      <w:r w:rsidR="001064CD" w:rsidRPr="00922620">
        <w:rPr>
          <w:rFonts w:ascii="Times New Roman" w:hAnsi="Times New Roman" w:cs="Times New Roman"/>
        </w:rPr>
        <w:t xml:space="preserve">feet </w:t>
      </w:r>
      <w:r w:rsidR="006C37C0" w:rsidRPr="00922620">
        <w:rPr>
          <w:rFonts w:ascii="Times New Roman" w:hAnsi="Times New Roman" w:cs="Times New Roman"/>
        </w:rPr>
        <w:t xml:space="preserve">stick, </w:t>
      </w:r>
      <w:r w:rsidR="00320CCD" w:rsidRPr="00922620">
        <w:rPr>
          <w:rFonts w:ascii="Times New Roman" w:hAnsi="Times New Roman" w:cs="Times New Roman"/>
        </w:rPr>
        <w:t>evisceration,</w:t>
      </w:r>
      <w:r w:rsidR="001064CD" w:rsidRPr="00922620">
        <w:rPr>
          <w:rFonts w:ascii="Times New Roman" w:hAnsi="Times New Roman" w:cs="Times New Roman"/>
        </w:rPr>
        <w:t xml:space="preserve"> spawning</w:t>
      </w:r>
      <w:r w:rsidR="00D87C3D" w:rsidRPr="00922620">
        <w:rPr>
          <w:rFonts w:ascii="Times New Roman" w:hAnsi="Times New Roman" w:cs="Times New Roman"/>
        </w:rPr>
        <w:t>. Make</w:t>
      </w:r>
      <w:r w:rsidR="003710D4" w:rsidRPr="00922620">
        <w:rPr>
          <w:rFonts w:ascii="Times New Roman" w:hAnsi="Times New Roman" w:cs="Times New Roman"/>
        </w:rPr>
        <w:t xml:space="preserve"> a 1-5 scale of firmness</w:t>
      </w:r>
    </w:p>
    <w:p w14:paraId="725C0B26" w14:textId="32902AC5" w:rsidR="00415CE2" w:rsidRPr="00922620" w:rsidRDefault="00D35581" w:rsidP="00091D87">
      <w:pPr>
        <w:pStyle w:val="ListParagraph"/>
        <w:numPr>
          <w:ilvl w:val="2"/>
          <w:numId w:val="6"/>
        </w:numPr>
        <w:rPr>
          <w:rFonts w:ascii="Times New Roman" w:hAnsi="Times New Roman" w:cs="Times New Roman"/>
        </w:rPr>
      </w:pPr>
      <w:commentRangeStart w:id="28"/>
      <w:r w:rsidRPr="00922620">
        <w:rPr>
          <w:rFonts w:ascii="Times New Roman" w:hAnsi="Times New Roman" w:cs="Times New Roman"/>
        </w:rPr>
        <w:t>Movement</w:t>
      </w:r>
      <w:commentRangeEnd w:id="28"/>
      <w:r w:rsidR="00BE5F5D" w:rsidRPr="00922620">
        <w:rPr>
          <w:rStyle w:val="CommentReference"/>
          <w:rFonts w:ascii="Times New Roman" w:hAnsi="Times New Roman" w:cs="Times New Roman"/>
        </w:rPr>
        <w:commentReference w:id="28"/>
      </w:r>
      <w:r w:rsidR="001064CD" w:rsidRPr="00922620">
        <w:rPr>
          <w:rFonts w:ascii="Times New Roman" w:hAnsi="Times New Roman" w:cs="Times New Roman"/>
        </w:rPr>
        <w:t>: go pro trials (likely)</w:t>
      </w:r>
    </w:p>
    <w:p w14:paraId="39F2A250" w14:textId="6959953D" w:rsidR="00174DAF" w:rsidRPr="00922620" w:rsidRDefault="001064CD" w:rsidP="00091D87">
      <w:pPr>
        <w:pStyle w:val="ListParagraph"/>
        <w:numPr>
          <w:ilvl w:val="2"/>
          <w:numId w:val="6"/>
        </w:numPr>
        <w:rPr>
          <w:rFonts w:ascii="Times New Roman" w:hAnsi="Times New Roman" w:cs="Times New Roman"/>
        </w:rPr>
      </w:pPr>
      <w:commentRangeStart w:id="29"/>
      <w:r w:rsidRPr="00922620">
        <w:rPr>
          <w:rFonts w:ascii="Times New Roman" w:hAnsi="Times New Roman" w:cs="Times New Roman"/>
        </w:rPr>
        <w:t>W</w:t>
      </w:r>
      <w:r w:rsidR="00174DAF" w:rsidRPr="00922620">
        <w:rPr>
          <w:rFonts w:ascii="Times New Roman" w:hAnsi="Times New Roman" w:cs="Times New Roman"/>
        </w:rPr>
        <w:t>asting</w:t>
      </w:r>
      <w:commentRangeEnd w:id="29"/>
      <w:r w:rsidR="003B7B72" w:rsidRPr="00922620">
        <w:rPr>
          <w:rStyle w:val="CommentReference"/>
          <w:rFonts w:ascii="Times New Roman" w:hAnsi="Times New Roman" w:cs="Times New Roman"/>
        </w:rPr>
        <w:commentReference w:id="29"/>
      </w:r>
      <w:r w:rsidRPr="00922620">
        <w:rPr>
          <w:rFonts w:ascii="Times New Roman" w:hAnsi="Times New Roman" w:cs="Times New Roman"/>
        </w:rPr>
        <w:t xml:space="preserve">: follow </w:t>
      </w:r>
      <w:r w:rsidR="00B07A9D" w:rsidRPr="00922620">
        <w:rPr>
          <w:rFonts w:ascii="Times New Roman" w:hAnsi="Times New Roman" w:cs="Times New Roman"/>
        </w:rPr>
        <w:t>sea star</w:t>
      </w:r>
    </w:p>
    <w:p w14:paraId="47C42FE0" w14:textId="7C617509" w:rsidR="00091D87" w:rsidRPr="00922620" w:rsidRDefault="00091D87" w:rsidP="00091D87">
      <w:pPr>
        <w:pStyle w:val="ListParagraph"/>
        <w:numPr>
          <w:ilvl w:val="2"/>
          <w:numId w:val="6"/>
        </w:numPr>
        <w:rPr>
          <w:rFonts w:ascii="Times New Roman" w:hAnsi="Times New Roman" w:cs="Times New Roman"/>
        </w:rPr>
      </w:pPr>
      <w:r w:rsidRPr="00922620">
        <w:rPr>
          <w:rFonts w:ascii="Times New Roman" w:hAnsi="Times New Roman" w:cs="Times New Roman"/>
        </w:rPr>
        <w:t>Mortal</w:t>
      </w:r>
      <w:r w:rsidR="003D1670" w:rsidRPr="00922620">
        <w:rPr>
          <w:rFonts w:ascii="Times New Roman" w:hAnsi="Times New Roman" w:cs="Times New Roman"/>
        </w:rPr>
        <w:t>ity</w:t>
      </w:r>
    </w:p>
    <w:p w14:paraId="1324351E" w14:textId="231343B5" w:rsidR="006068FC" w:rsidRPr="00922620" w:rsidRDefault="0019572A" w:rsidP="006068FC">
      <w:pPr>
        <w:pStyle w:val="ListParagraph"/>
        <w:numPr>
          <w:ilvl w:val="1"/>
          <w:numId w:val="6"/>
        </w:numPr>
        <w:rPr>
          <w:rFonts w:ascii="Times New Roman" w:hAnsi="Times New Roman" w:cs="Times New Roman"/>
        </w:rPr>
      </w:pPr>
      <w:r w:rsidRPr="00922620">
        <w:rPr>
          <w:rFonts w:ascii="Times New Roman" w:hAnsi="Times New Roman" w:cs="Times New Roman"/>
        </w:rPr>
        <w:t>Define</w:t>
      </w:r>
      <w:r w:rsidR="003710D4" w:rsidRPr="00922620">
        <w:rPr>
          <w:rFonts w:ascii="Times New Roman" w:hAnsi="Times New Roman" w:cs="Times New Roman"/>
        </w:rPr>
        <w:t xml:space="preserve"> a variety of parameters</w:t>
      </w:r>
      <w:r w:rsidRPr="00922620">
        <w:rPr>
          <w:rFonts w:ascii="Times New Roman" w:hAnsi="Times New Roman" w:cs="Times New Roman"/>
        </w:rPr>
        <w:t>:</w:t>
      </w:r>
    </w:p>
    <w:p w14:paraId="640B84C3" w14:textId="248CBC3D" w:rsidR="0019572A" w:rsidRPr="00922620" w:rsidRDefault="003710D4" w:rsidP="0019572A">
      <w:pPr>
        <w:pStyle w:val="ListParagraph"/>
        <w:numPr>
          <w:ilvl w:val="2"/>
          <w:numId w:val="6"/>
        </w:numPr>
        <w:rPr>
          <w:rFonts w:ascii="Times New Roman" w:hAnsi="Times New Roman" w:cs="Times New Roman"/>
        </w:rPr>
      </w:pPr>
      <w:r w:rsidRPr="00922620">
        <w:rPr>
          <w:rFonts w:ascii="Times New Roman" w:hAnsi="Times New Roman" w:cs="Times New Roman"/>
        </w:rPr>
        <w:t xml:space="preserve">Mortality, firmness, </w:t>
      </w:r>
      <w:r w:rsidR="00FB5881" w:rsidRPr="00922620">
        <w:rPr>
          <w:rFonts w:ascii="Times New Roman" w:hAnsi="Times New Roman" w:cs="Times New Roman"/>
        </w:rPr>
        <w:t>wasting scale</w:t>
      </w:r>
    </w:p>
    <w:p w14:paraId="425F5FB7" w14:textId="3E4D8BB5" w:rsidR="00BB3BED" w:rsidRPr="00922620" w:rsidRDefault="00BB3BED" w:rsidP="00BB3BED">
      <w:pPr>
        <w:pStyle w:val="ListParagraph"/>
        <w:numPr>
          <w:ilvl w:val="0"/>
          <w:numId w:val="6"/>
        </w:numPr>
        <w:rPr>
          <w:rFonts w:ascii="Times New Roman" w:hAnsi="Times New Roman" w:cs="Times New Roman"/>
        </w:rPr>
      </w:pPr>
      <w:r w:rsidRPr="00922620">
        <w:rPr>
          <w:rFonts w:ascii="Times New Roman" w:hAnsi="Times New Roman" w:cs="Times New Roman"/>
        </w:rPr>
        <w:t xml:space="preserve">Statistical </w:t>
      </w:r>
      <w:r w:rsidR="004019D8" w:rsidRPr="00922620">
        <w:rPr>
          <w:rFonts w:ascii="Times New Roman" w:hAnsi="Times New Roman" w:cs="Times New Roman"/>
        </w:rPr>
        <w:t>analyses</w:t>
      </w:r>
    </w:p>
    <w:p w14:paraId="4512288F" w14:textId="65759F20" w:rsidR="004019D8" w:rsidRPr="00922620" w:rsidRDefault="004019D8" w:rsidP="004019D8">
      <w:pPr>
        <w:pStyle w:val="ListParagraph"/>
        <w:numPr>
          <w:ilvl w:val="1"/>
          <w:numId w:val="6"/>
        </w:numPr>
        <w:rPr>
          <w:rFonts w:ascii="Times New Roman" w:hAnsi="Times New Roman" w:cs="Times New Roman"/>
        </w:rPr>
      </w:pPr>
      <w:r w:rsidRPr="00922620">
        <w:rPr>
          <w:rFonts w:ascii="Times New Roman" w:hAnsi="Times New Roman" w:cs="Times New Roman"/>
        </w:rPr>
        <w:t xml:space="preserve">Survival analysis </w:t>
      </w:r>
      <w:r w:rsidR="006F5D55" w:rsidRPr="00922620">
        <w:rPr>
          <w:rFonts w:ascii="Times New Roman" w:hAnsi="Times New Roman" w:cs="Times New Roman"/>
        </w:rPr>
        <w:t>(cox p</w:t>
      </w:r>
      <w:r w:rsidR="004A3BC9" w:rsidRPr="00922620">
        <w:rPr>
          <w:rFonts w:ascii="Times New Roman" w:hAnsi="Times New Roman" w:cs="Times New Roman"/>
        </w:rPr>
        <w:t>roportional hazard</w:t>
      </w:r>
      <w:r w:rsidR="006F5D55" w:rsidRPr="00922620">
        <w:rPr>
          <w:rFonts w:ascii="Times New Roman" w:hAnsi="Times New Roman" w:cs="Times New Roman"/>
        </w:rPr>
        <w:t xml:space="preserve"> or Kaplan </w:t>
      </w:r>
      <w:proofErr w:type="spellStart"/>
      <w:r w:rsidR="006F5D55" w:rsidRPr="00922620">
        <w:rPr>
          <w:rFonts w:ascii="Times New Roman" w:hAnsi="Times New Roman" w:cs="Times New Roman"/>
        </w:rPr>
        <w:t>meier</w:t>
      </w:r>
      <w:proofErr w:type="spellEnd"/>
      <w:r w:rsidR="006F5D55" w:rsidRPr="00922620">
        <w:rPr>
          <w:rFonts w:ascii="Times New Roman" w:hAnsi="Times New Roman" w:cs="Times New Roman"/>
        </w:rPr>
        <w:t xml:space="preserve">) </w:t>
      </w:r>
    </w:p>
    <w:p w14:paraId="527BD21F" w14:textId="56252AF2" w:rsidR="00012D3C" w:rsidRPr="00922620" w:rsidRDefault="00012D3C" w:rsidP="004019D8">
      <w:pPr>
        <w:pStyle w:val="ListParagraph"/>
        <w:numPr>
          <w:ilvl w:val="1"/>
          <w:numId w:val="6"/>
        </w:numPr>
        <w:rPr>
          <w:rFonts w:ascii="Times New Roman" w:hAnsi="Times New Roman" w:cs="Times New Roman"/>
        </w:rPr>
      </w:pPr>
      <w:r w:rsidRPr="00922620">
        <w:rPr>
          <w:rFonts w:ascii="Times New Roman" w:hAnsi="Times New Roman" w:cs="Times New Roman"/>
        </w:rPr>
        <w:t xml:space="preserve">Models to </w:t>
      </w:r>
      <w:r w:rsidR="009F3442" w:rsidRPr="00922620">
        <w:rPr>
          <w:rFonts w:ascii="Times New Roman" w:hAnsi="Times New Roman" w:cs="Times New Roman"/>
        </w:rPr>
        <w:t>measure behavio</w:t>
      </w:r>
      <w:r w:rsidR="006B5380" w:rsidRPr="00922620">
        <w:rPr>
          <w:rFonts w:ascii="Times New Roman" w:hAnsi="Times New Roman" w:cs="Times New Roman"/>
        </w:rPr>
        <w:t>ur</w:t>
      </w:r>
      <w:r w:rsidR="00E56655" w:rsidRPr="00922620">
        <w:rPr>
          <w:rFonts w:ascii="Times New Roman" w:hAnsi="Times New Roman" w:cs="Times New Roman"/>
        </w:rPr>
        <w:t xml:space="preserve"> (</w:t>
      </w:r>
      <w:r w:rsidR="00213643" w:rsidRPr="00922620">
        <w:rPr>
          <w:rFonts w:ascii="Times New Roman" w:hAnsi="Times New Roman" w:cs="Times New Roman"/>
        </w:rPr>
        <w:t xml:space="preserve">linear regression?) </w:t>
      </w:r>
    </w:p>
    <w:p w14:paraId="772340EF" w14:textId="38B4AA71" w:rsidR="005057B9" w:rsidRPr="00922620" w:rsidRDefault="000F50FD" w:rsidP="00490172">
      <w:pPr>
        <w:pStyle w:val="ListParagraph"/>
        <w:numPr>
          <w:ilvl w:val="1"/>
          <w:numId w:val="6"/>
        </w:numPr>
        <w:rPr>
          <w:rFonts w:ascii="Times New Roman" w:hAnsi="Times New Roman" w:cs="Times New Roman"/>
        </w:rPr>
      </w:pPr>
      <w:r w:rsidRPr="00922620">
        <w:rPr>
          <w:rFonts w:ascii="Times New Roman" w:hAnsi="Times New Roman" w:cs="Times New Roman"/>
        </w:rPr>
        <w:t xml:space="preserve">Models to measure wasting (logistic regression?) </w:t>
      </w:r>
    </w:p>
    <w:p w14:paraId="19B4E24A" w14:textId="171A7819" w:rsidR="005057B9" w:rsidRPr="00922620" w:rsidRDefault="00A33C9B">
      <w:pPr>
        <w:rPr>
          <w:rFonts w:ascii="Times New Roman" w:hAnsi="Times New Roman" w:cs="Times New Roman"/>
        </w:rPr>
      </w:pPr>
      <w:r w:rsidRPr="00922620">
        <w:rPr>
          <w:rFonts w:ascii="Times New Roman" w:hAnsi="Times New Roman" w:cs="Times New Roman"/>
        </w:rPr>
        <w:t>Angles:</w:t>
      </w:r>
    </w:p>
    <w:p w14:paraId="1A6D1ED6" w14:textId="67E17F1B" w:rsidR="00A33C9B" w:rsidRPr="00922620" w:rsidRDefault="00A33C9B" w:rsidP="00A33C9B">
      <w:pPr>
        <w:pStyle w:val="ListParagraph"/>
        <w:numPr>
          <w:ilvl w:val="0"/>
          <w:numId w:val="7"/>
        </w:numPr>
        <w:rPr>
          <w:rFonts w:ascii="Times New Roman" w:hAnsi="Times New Roman" w:cs="Times New Roman"/>
        </w:rPr>
      </w:pPr>
      <w:r w:rsidRPr="00922620">
        <w:rPr>
          <w:rFonts w:ascii="Times New Roman" w:hAnsi="Times New Roman" w:cs="Times New Roman"/>
        </w:rPr>
        <w:t>Climate change (heat)</w:t>
      </w:r>
    </w:p>
    <w:p w14:paraId="7F5C3E34" w14:textId="700B4F64" w:rsidR="00B22227" w:rsidRPr="00922620" w:rsidRDefault="00A33C9B" w:rsidP="00BC76A8">
      <w:pPr>
        <w:pStyle w:val="ListParagraph"/>
        <w:numPr>
          <w:ilvl w:val="0"/>
          <w:numId w:val="7"/>
        </w:numPr>
        <w:rPr>
          <w:rFonts w:ascii="Times New Roman" w:hAnsi="Times New Roman" w:cs="Times New Roman"/>
        </w:rPr>
      </w:pPr>
      <w:r w:rsidRPr="00922620">
        <w:rPr>
          <w:rFonts w:ascii="Times New Roman" w:hAnsi="Times New Roman" w:cs="Times New Roman"/>
        </w:rPr>
        <w:t>Guts vs Gutless</w:t>
      </w:r>
    </w:p>
    <w:p w14:paraId="5AAEF6C7" w14:textId="77777777" w:rsidR="00BC76A8" w:rsidRPr="00922620" w:rsidRDefault="00BC76A8" w:rsidP="00BC76A8">
      <w:pPr>
        <w:ind w:left="360"/>
        <w:rPr>
          <w:rFonts w:ascii="Times New Roman" w:hAnsi="Times New Roman" w:cs="Times New Roman"/>
        </w:rPr>
      </w:pPr>
    </w:p>
    <w:p w14:paraId="381728C4" w14:textId="77777777" w:rsidR="00BC76A8" w:rsidRPr="00922620" w:rsidRDefault="00BC76A8" w:rsidP="00BC76A8">
      <w:pPr>
        <w:rPr>
          <w:rFonts w:ascii="Times New Roman" w:hAnsi="Times New Roman" w:cs="Times New Roman"/>
        </w:rPr>
      </w:pPr>
    </w:p>
    <w:p w14:paraId="6B83B520" w14:textId="77777777" w:rsidR="00BC76A8" w:rsidRPr="00922620" w:rsidRDefault="00BC76A8" w:rsidP="00BC76A8">
      <w:pPr>
        <w:rPr>
          <w:rFonts w:ascii="Times New Roman" w:hAnsi="Times New Roman" w:cs="Times New Roman"/>
        </w:rPr>
      </w:pPr>
    </w:p>
    <w:p w14:paraId="05A98033" w14:textId="77777777" w:rsidR="00BC76A8" w:rsidRPr="00922620" w:rsidRDefault="00BC76A8" w:rsidP="001E227A">
      <w:pPr>
        <w:rPr>
          <w:rFonts w:ascii="Times New Roman" w:hAnsi="Times New Roman" w:cs="Times New Roman"/>
        </w:rPr>
      </w:pPr>
    </w:p>
    <w:p w14:paraId="6AAE3D5B" w14:textId="77777777" w:rsidR="001E227A" w:rsidRPr="00922620" w:rsidRDefault="001E227A" w:rsidP="001E227A">
      <w:pPr>
        <w:rPr>
          <w:rFonts w:ascii="Times New Roman" w:hAnsi="Times New Roman" w:cs="Times New Roman"/>
        </w:rPr>
      </w:pPr>
    </w:p>
    <w:p w14:paraId="396D255E" w14:textId="7D82638F" w:rsidR="00AD4E90" w:rsidRPr="00922620" w:rsidRDefault="00AD4E90" w:rsidP="0021659D">
      <w:pPr>
        <w:rPr>
          <w:rFonts w:ascii="Times New Roman" w:hAnsi="Times New Roman" w:cs="Times New Roman"/>
        </w:rPr>
      </w:pPr>
    </w:p>
    <w:p w14:paraId="183101E7" w14:textId="633F7A92" w:rsidR="00B22227" w:rsidRPr="00922620" w:rsidRDefault="0021659D" w:rsidP="00EA24A2">
      <w:pPr>
        <w:spacing w:line="259" w:lineRule="auto"/>
        <w:rPr>
          <w:rFonts w:ascii="Times New Roman" w:hAnsi="Times New Roman" w:cs="Times New Roman"/>
        </w:rPr>
      </w:pPr>
      <w:r w:rsidRPr="00922620">
        <w:rPr>
          <w:rFonts w:ascii="Times New Roman" w:hAnsi="Times New Roman" w:cs="Times New Roman"/>
        </w:rPr>
        <w:t>---</w:t>
      </w:r>
    </w:p>
    <w:p w14:paraId="6B5E37D0" w14:textId="77777777" w:rsidR="00B22227" w:rsidRPr="00922620" w:rsidRDefault="00B22227" w:rsidP="00EA24A2">
      <w:pPr>
        <w:spacing w:line="259" w:lineRule="auto"/>
        <w:rPr>
          <w:rFonts w:ascii="Times New Roman" w:hAnsi="Times New Roman" w:cs="Times New Roman"/>
        </w:rPr>
      </w:pPr>
    </w:p>
    <w:p w14:paraId="3A1C7436" w14:textId="77777777" w:rsidR="00AD4E90" w:rsidRPr="00922620" w:rsidRDefault="00AD4E90" w:rsidP="00EA24A2">
      <w:pPr>
        <w:spacing w:line="259" w:lineRule="auto"/>
        <w:rPr>
          <w:rFonts w:ascii="Times New Roman" w:hAnsi="Times New Roman" w:cs="Times New Roman"/>
        </w:rPr>
      </w:pPr>
    </w:p>
    <w:p w14:paraId="13549CC6" w14:textId="45597DC7" w:rsidR="00EA24A2" w:rsidRPr="00922620" w:rsidRDefault="00EA24A2" w:rsidP="00EA24A2">
      <w:pPr>
        <w:spacing w:line="259" w:lineRule="auto"/>
        <w:rPr>
          <w:rFonts w:ascii="Times New Roman" w:hAnsi="Times New Roman" w:cs="Times New Roman"/>
        </w:rPr>
      </w:pPr>
    </w:p>
    <w:p w14:paraId="382A7876" w14:textId="3CA9EE73" w:rsidR="00EA24A2" w:rsidRPr="00922620" w:rsidRDefault="00EA24A2" w:rsidP="00EA24A2">
      <w:pPr>
        <w:spacing w:line="259" w:lineRule="auto"/>
        <w:rPr>
          <w:rFonts w:ascii="Times New Roman" w:hAnsi="Times New Roman" w:cs="Times New Roman"/>
        </w:rPr>
      </w:pPr>
      <w:r w:rsidRPr="00922620">
        <w:rPr>
          <w:rFonts w:ascii="Times New Roman" w:hAnsi="Times New Roman" w:cs="Times New Roman"/>
          <w:b/>
          <w:bCs/>
        </w:rPr>
        <w:t>Sentence RE: heat waves occurring in November: **</w:t>
      </w:r>
      <w:r w:rsidRPr="00922620">
        <w:rPr>
          <w:rFonts w:ascii="Times New Roman" w:hAnsi="Times New Roman" w:cs="Times New Roman"/>
        </w:rPr>
        <w:t xml:space="preserve"> although marine heat waves are most prominent during summer months, </w:t>
      </w:r>
      <w:r w:rsidR="00537695" w:rsidRPr="00922620">
        <w:rPr>
          <w:rFonts w:ascii="Times New Roman" w:hAnsi="Times New Roman" w:cs="Times New Roman"/>
        </w:rPr>
        <w:t xml:space="preserve">they have previously occurred as late as November in the </w:t>
      </w:r>
      <w:r w:rsidR="00537695" w:rsidRPr="00922620">
        <w:rPr>
          <w:rFonts w:ascii="Times New Roman" w:hAnsi="Times New Roman" w:cs="Times New Roman"/>
        </w:rPr>
        <w:lastRenderedPageBreak/>
        <w:t xml:space="preserve">Northeast Pacific </w:t>
      </w:r>
      <w:r w:rsidR="00796181" w:rsidRPr="00922620">
        <w:rPr>
          <w:rFonts w:ascii="Times New Roman" w:hAnsi="Times New Roman" w:cs="Times New Roman"/>
        </w:rPr>
        <w:fldChar w:fldCharType="begin" w:fldLock="1"/>
      </w:r>
      <w:r w:rsidR="005A5CEC">
        <w:rPr>
          <w:rFonts w:ascii="Times New Roman" w:hAnsi="Times New Roman" w:cs="Times New Roman"/>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0c84cf8b-1145-3323-a1b5-7385a9c2f8d8","http://www.mendeley.com/documents/?uuid=fa291688-4521-4aa4-87ba-7e35824627f5"]}],"mendeley":{"formattedCitation":"(31)","plainTextFormattedCitation":"(31)","previouslyFormattedCitation":"(31)"},"properties":{"noteIndex":0},"schema":"https://github.com/citation-style-language/schema/raw/master/csl-citation.json"}</w:instrText>
      </w:r>
      <w:r w:rsidR="00796181" w:rsidRPr="00922620">
        <w:rPr>
          <w:rFonts w:ascii="Times New Roman" w:hAnsi="Times New Roman" w:cs="Times New Roman"/>
        </w:rPr>
        <w:fldChar w:fldCharType="separate"/>
      </w:r>
      <w:r w:rsidR="0074507B" w:rsidRPr="0074507B">
        <w:rPr>
          <w:rFonts w:ascii="Times New Roman" w:hAnsi="Times New Roman" w:cs="Times New Roman"/>
          <w:noProof/>
        </w:rPr>
        <w:t>(31)</w:t>
      </w:r>
      <w:r w:rsidR="00796181" w:rsidRPr="00922620">
        <w:rPr>
          <w:rFonts w:ascii="Times New Roman" w:hAnsi="Times New Roman" w:cs="Times New Roman"/>
        </w:rPr>
        <w:fldChar w:fldCharType="end"/>
      </w:r>
      <w:r w:rsidR="00F72A1D" w:rsidRPr="00922620">
        <w:rPr>
          <w:rFonts w:ascii="Times New Roman" w:hAnsi="Times New Roman" w:cs="Times New Roman"/>
        </w:rPr>
        <w:t xml:space="preserve">. Our November study is thus a recreation of a biologically plausible </w:t>
      </w:r>
      <w:r w:rsidR="009856B6" w:rsidRPr="00922620">
        <w:rPr>
          <w:rFonts w:ascii="Times New Roman" w:hAnsi="Times New Roman" w:cs="Times New Roman"/>
        </w:rPr>
        <w:t xml:space="preserve">heat stress </w:t>
      </w:r>
      <w:r w:rsidR="00F72A1D" w:rsidRPr="00922620">
        <w:rPr>
          <w:rFonts w:ascii="Times New Roman" w:hAnsi="Times New Roman" w:cs="Times New Roman"/>
        </w:rPr>
        <w:t>even</w:t>
      </w:r>
      <w:r w:rsidR="003C0B9C" w:rsidRPr="00922620">
        <w:rPr>
          <w:rFonts w:ascii="Times New Roman" w:hAnsi="Times New Roman" w:cs="Times New Roman"/>
        </w:rPr>
        <w:t>t</w:t>
      </w:r>
      <w:r w:rsidR="009856B6" w:rsidRPr="00922620">
        <w:rPr>
          <w:rFonts w:ascii="Times New Roman" w:hAnsi="Times New Roman" w:cs="Times New Roman"/>
        </w:rPr>
        <w:t xml:space="preserve"> for </w:t>
      </w:r>
      <w:r w:rsidR="009856B6" w:rsidRPr="00922620">
        <w:rPr>
          <w:rFonts w:ascii="Times New Roman" w:hAnsi="Times New Roman" w:cs="Times New Roman"/>
          <w:i/>
          <w:iCs/>
        </w:rPr>
        <w:t>P</w:t>
      </w:r>
      <w:r w:rsidR="00036850" w:rsidRPr="00922620">
        <w:rPr>
          <w:rFonts w:ascii="Times New Roman" w:hAnsi="Times New Roman" w:cs="Times New Roman"/>
          <w:i/>
          <w:iCs/>
        </w:rPr>
        <w:t>.</w:t>
      </w:r>
      <w:r w:rsidR="009856B6" w:rsidRPr="00922620">
        <w:rPr>
          <w:rFonts w:ascii="Times New Roman" w:hAnsi="Times New Roman" w:cs="Times New Roman"/>
          <w:i/>
          <w:iCs/>
        </w:rPr>
        <w:t xml:space="preserve"> </w:t>
      </w:r>
      <w:proofErr w:type="spellStart"/>
      <w:r w:rsidR="009856B6" w:rsidRPr="00922620">
        <w:rPr>
          <w:rFonts w:ascii="Times New Roman" w:hAnsi="Times New Roman" w:cs="Times New Roman"/>
          <w:i/>
          <w:iCs/>
        </w:rPr>
        <w:t>californicus</w:t>
      </w:r>
      <w:proofErr w:type="spellEnd"/>
      <w:r w:rsidR="00F72A1D" w:rsidRPr="00922620">
        <w:rPr>
          <w:rFonts w:ascii="Times New Roman" w:hAnsi="Times New Roman" w:cs="Times New Roman"/>
        </w:rPr>
        <w:t xml:space="preserve">. </w:t>
      </w:r>
    </w:p>
    <w:p w14:paraId="38892BFA" w14:textId="3F2EEC54" w:rsidR="00D31C10" w:rsidRPr="00922620" w:rsidRDefault="00D31C10" w:rsidP="00EA24A2">
      <w:pPr>
        <w:spacing w:line="259" w:lineRule="auto"/>
        <w:rPr>
          <w:rFonts w:ascii="Times New Roman" w:hAnsi="Times New Roman" w:cs="Times New Roman"/>
        </w:rPr>
      </w:pPr>
    </w:p>
    <w:p w14:paraId="10D0E9A4" w14:textId="77777777" w:rsidR="000D3C29" w:rsidRPr="00922620" w:rsidRDefault="000D3C29" w:rsidP="00EA24A2">
      <w:pPr>
        <w:spacing w:line="259" w:lineRule="auto"/>
        <w:rPr>
          <w:rFonts w:ascii="Times New Roman" w:hAnsi="Times New Roman" w:cs="Times New Roman"/>
        </w:rPr>
      </w:pPr>
    </w:p>
    <w:p w14:paraId="63FC4C3F" w14:textId="41DFE1E1" w:rsidR="005A5CEC" w:rsidRPr="005A5CEC" w:rsidRDefault="000D3C29" w:rsidP="005A5CEC">
      <w:pPr>
        <w:widowControl w:val="0"/>
        <w:autoSpaceDE w:val="0"/>
        <w:autoSpaceDN w:val="0"/>
        <w:adjustRightInd w:val="0"/>
        <w:ind w:left="640" w:hanging="640"/>
        <w:rPr>
          <w:rFonts w:ascii="Times New Roman" w:hAnsi="Times New Roman" w:cs="Times New Roman"/>
          <w:noProof/>
          <w:lang w:val="en-US"/>
        </w:rPr>
      </w:pPr>
      <w:r w:rsidRPr="00922620">
        <w:rPr>
          <w:rFonts w:ascii="Times New Roman" w:hAnsi="Times New Roman" w:cs="Times New Roman"/>
        </w:rPr>
        <w:fldChar w:fldCharType="begin" w:fldLock="1"/>
      </w:r>
      <w:r w:rsidRPr="00922620">
        <w:rPr>
          <w:rFonts w:ascii="Times New Roman" w:hAnsi="Times New Roman" w:cs="Times New Roman"/>
        </w:rPr>
        <w:instrText xml:space="preserve">ADDIN Mendeley Bibliography CSL_BIBLIOGRAPHY </w:instrText>
      </w:r>
      <w:r w:rsidRPr="00922620">
        <w:rPr>
          <w:rFonts w:ascii="Times New Roman" w:hAnsi="Times New Roman" w:cs="Times New Roman"/>
        </w:rPr>
        <w:fldChar w:fldCharType="separate"/>
      </w:r>
      <w:r w:rsidR="005A5CEC" w:rsidRPr="005A5CEC">
        <w:rPr>
          <w:rFonts w:ascii="Times New Roman" w:hAnsi="Times New Roman" w:cs="Times New Roman"/>
          <w:noProof/>
          <w:lang w:val="en-US"/>
        </w:rPr>
        <w:t xml:space="preserve">1. </w:t>
      </w:r>
      <w:r w:rsidR="005A5CEC" w:rsidRPr="005A5CEC">
        <w:rPr>
          <w:rFonts w:ascii="Times New Roman" w:hAnsi="Times New Roman" w:cs="Times New Roman"/>
          <w:noProof/>
          <w:lang w:val="en-US"/>
        </w:rPr>
        <w:tab/>
        <w:t xml:space="preserve">W. Steffen, </w:t>
      </w:r>
      <w:r w:rsidR="005A5CEC" w:rsidRPr="005A5CEC">
        <w:rPr>
          <w:rFonts w:ascii="Times New Roman" w:hAnsi="Times New Roman" w:cs="Times New Roman"/>
          <w:i/>
          <w:iCs/>
          <w:noProof/>
          <w:lang w:val="en-US"/>
        </w:rPr>
        <w:t>et al.</w:t>
      </w:r>
      <w:r w:rsidR="005A5CEC" w:rsidRPr="005A5CEC">
        <w:rPr>
          <w:rFonts w:ascii="Times New Roman" w:hAnsi="Times New Roman" w:cs="Times New Roman"/>
          <w:noProof/>
          <w:lang w:val="en-US"/>
        </w:rPr>
        <w:t xml:space="preserve">, Trajectories of the Earth System in the Anthropocene. </w:t>
      </w:r>
      <w:r w:rsidR="005A5CEC" w:rsidRPr="005A5CEC">
        <w:rPr>
          <w:rFonts w:ascii="Times New Roman" w:hAnsi="Times New Roman" w:cs="Times New Roman"/>
          <w:i/>
          <w:iCs/>
          <w:noProof/>
          <w:lang w:val="en-US"/>
        </w:rPr>
        <w:t>Proc. Natl. Acad. Sci. U. S. A.</w:t>
      </w:r>
      <w:r w:rsidR="005A5CEC" w:rsidRPr="005A5CEC">
        <w:rPr>
          <w:rFonts w:ascii="Times New Roman" w:hAnsi="Times New Roman" w:cs="Times New Roman"/>
          <w:noProof/>
          <w:lang w:val="en-US"/>
        </w:rPr>
        <w:t xml:space="preserve"> </w:t>
      </w:r>
      <w:r w:rsidR="005A5CEC" w:rsidRPr="005A5CEC">
        <w:rPr>
          <w:rFonts w:ascii="Times New Roman" w:hAnsi="Times New Roman" w:cs="Times New Roman"/>
          <w:b/>
          <w:bCs/>
          <w:noProof/>
          <w:lang w:val="en-US"/>
        </w:rPr>
        <w:t>115</w:t>
      </w:r>
      <w:r w:rsidR="005A5CEC" w:rsidRPr="005A5CEC">
        <w:rPr>
          <w:rFonts w:ascii="Times New Roman" w:hAnsi="Times New Roman" w:cs="Times New Roman"/>
          <w:noProof/>
          <w:lang w:val="en-US"/>
        </w:rPr>
        <w:t>, 8252–8259 (2018).</w:t>
      </w:r>
    </w:p>
    <w:p w14:paraId="6105EA2C"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 </w:t>
      </w:r>
      <w:r w:rsidRPr="005A5CEC">
        <w:rPr>
          <w:rFonts w:ascii="Times New Roman" w:hAnsi="Times New Roman" w:cs="Times New Roman"/>
          <w:noProof/>
          <w:lang w:val="en-US"/>
        </w:rPr>
        <w:tab/>
        <w:t xml:space="preserve">G.-R. Walther,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Ecological responses to recent climate change (2002).</w:t>
      </w:r>
    </w:p>
    <w:p w14:paraId="3AF5794B"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 </w:t>
      </w:r>
      <w:r w:rsidRPr="005A5CEC">
        <w:rPr>
          <w:rFonts w:ascii="Times New Roman" w:hAnsi="Times New Roman" w:cs="Times New Roman"/>
          <w:noProof/>
          <w:lang w:val="en-US"/>
        </w:rPr>
        <w:tab/>
        <w:t xml:space="preserve">R. P. Allan,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IPCC: Climate Change 2021: The Physical Science Basis. </w:t>
      </w:r>
      <w:r w:rsidRPr="005A5CEC">
        <w:rPr>
          <w:rFonts w:ascii="Times New Roman" w:hAnsi="Times New Roman" w:cs="Times New Roman"/>
          <w:i/>
          <w:iCs/>
          <w:noProof/>
          <w:lang w:val="en-US"/>
        </w:rPr>
        <w:t>Cambridge Univ. Press. Press.</w:t>
      </w:r>
      <w:r w:rsidRPr="005A5CEC">
        <w:rPr>
          <w:rFonts w:ascii="Times New Roman" w:hAnsi="Times New Roman" w:cs="Times New Roman"/>
          <w:noProof/>
          <w:lang w:val="en-US"/>
        </w:rPr>
        <w:t>, 42 (2021).</w:t>
      </w:r>
    </w:p>
    <w:p w14:paraId="763B0DE1"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4. </w:t>
      </w:r>
      <w:r w:rsidRPr="005A5CEC">
        <w:rPr>
          <w:rFonts w:ascii="Times New Roman" w:hAnsi="Times New Roman" w:cs="Times New Roman"/>
          <w:noProof/>
          <w:lang w:val="en-US"/>
        </w:rPr>
        <w:tab/>
        <w:t xml:space="preserve">E. C. J. Oliver,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Marine Heatwaves. </w:t>
      </w:r>
      <w:r w:rsidRPr="005A5CEC">
        <w:rPr>
          <w:rFonts w:ascii="Times New Roman" w:hAnsi="Times New Roman" w:cs="Times New Roman"/>
          <w:i/>
          <w:iCs/>
          <w:noProof/>
          <w:lang w:val="en-US"/>
        </w:rPr>
        <w:t>Ann. Rev. Mar. Sci.</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3</w:t>
      </w:r>
      <w:r w:rsidRPr="005A5CEC">
        <w:rPr>
          <w:rFonts w:ascii="Times New Roman" w:hAnsi="Times New Roman" w:cs="Times New Roman"/>
          <w:noProof/>
          <w:lang w:val="en-US"/>
        </w:rPr>
        <w:t>, 313–342 (2021).</w:t>
      </w:r>
    </w:p>
    <w:p w14:paraId="5290768F"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5. </w:t>
      </w:r>
      <w:r w:rsidRPr="005A5CEC">
        <w:rPr>
          <w:rFonts w:ascii="Times New Roman" w:hAnsi="Times New Roman" w:cs="Times New Roman"/>
          <w:noProof/>
          <w:lang w:val="en-US"/>
        </w:rPr>
        <w:tab/>
        <w:t xml:space="preserve">T. L. Frölicher, E. M. Fischer, N. Gruber, Marine heatwaves under global warming. </w:t>
      </w:r>
      <w:r w:rsidRPr="005A5CEC">
        <w:rPr>
          <w:rFonts w:ascii="Times New Roman" w:hAnsi="Times New Roman" w:cs="Times New Roman"/>
          <w:i/>
          <w:iCs/>
          <w:noProof/>
          <w:lang w:val="en-US"/>
        </w:rPr>
        <w:t>Nature</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60</w:t>
      </w:r>
      <w:r w:rsidRPr="005A5CEC">
        <w:rPr>
          <w:rFonts w:ascii="Times New Roman" w:hAnsi="Times New Roman" w:cs="Times New Roman"/>
          <w:noProof/>
          <w:lang w:val="en-US"/>
        </w:rPr>
        <w:t>, 360–364 (2018).</w:t>
      </w:r>
    </w:p>
    <w:p w14:paraId="0B2135AD"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6. </w:t>
      </w:r>
      <w:r w:rsidRPr="005A5CEC">
        <w:rPr>
          <w:rFonts w:ascii="Times New Roman" w:hAnsi="Times New Roman" w:cs="Times New Roman"/>
          <w:noProof/>
          <w:lang w:val="en-US"/>
        </w:rPr>
        <w:tab/>
        <w:t xml:space="preserve">E. Di Lorenzo, N. Mantua, Multi-year persistence of the 2014/15 North Pacific marine heatwave. </w:t>
      </w:r>
      <w:r w:rsidRPr="005A5CEC">
        <w:rPr>
          <w:rFonts w:ascii="Times New Roman" w:hAnsi="Times New Roman" w:cs="Times New Roman"/>
          <w:i/>
          <w:iCs/>
          <w:noProof/>
          <w:lang w:val="en-US"/>
        </w:rPr>
        <w:t>Nat. Clim. Chang.</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6</w:t>
      </w:r>
      <w:r w:rsidRPr="005A5CEC">
        <w:rPr>
          <w:rFonts w:ascii="Times New Roman" w:hAnsi="Times New Roman" w:cs="Times New Roman"/>
          <w:noProof/>
          <w:lang w:val="en-US"/>
        </w:rPr>
        <w:t>, 1042–1047 (2016).</w:t>
      </w:r>
    </w:p>
    <w:p w14:paraId="1414ECA4"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7. </w:t>
      </w:r>
      <w:r w:rsidRPr="005A5CEC">
        <w:rPr>
          <w:rFonts w:ascii="Times New Roman" w:hAnsi="Times New Roman" w:cs="Times New Roman"/>
          <w:noProof/>
          <w:lang w:val="en-US"/>
        </w:rPr>
        <w:tab/>
        <w:t xml:space="preserve">R. M. Suryan,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Ecosystem response persists after a prolonged marine heatwave. </w:t>
      </w:r>
      <w:r w:rsidRPr="005A5CEC">
        <w:rPr>
          <w:rFonts w:ascii="Times New Roman" w:hAnsi="Times New Roman" w:cs="Times New Roman"/>
          <w:i/>
          <w:iCs/>
          <w:noProof/>
          <w:lang w:val="en-US"/>
        </w:rPr>
        <w:t>Sci. Rep.</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1</w:t>
      </w:r>
      <w:r w:rsidRPr="005A5CEC">
        <w:rPr>
          <w:rFonts w:ascii="Times New Roman" w:hAnsi="Times New Roman" w:cs="Times New Roman"/>
          <w:noProof/>
          <w:lang w:val="en-US"/>
        </w:rPr>
        <w:t>, 1–17 (2021).</w:t>
      </w:r>
    </w:p>
    <w:p w14:paraId="01C70B4D"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8. </w:t>
      </w:r>
      <w:r w:rsidRPr="005A5CEC">
        <w:rPr>
          <w:rFonts w:ascii="Times New Roman" w:hAnsi="Times New Roman" w:cs="Times New Roman"/>
          <w:noProof/>
          <w:lang w:val="en-US"/>
        </w:rPr>
        <w:tab/>
        <w:t xml:space="preserve">V. von Biela, M. L. Arimitsu, J. F. Piatt, B. M. Heflin, S. Schoen, Extreme reduction in condition of a key forage fish during the Pacific marine heatwave of 2014–2016. </w:t>
      </w:r>
      <w:r w:rsidRPr="005A5CEC">
        <w:rPr>
          <w:rFonts w:ascii="Times New Roman" w:hAnsi="Times New Roman" w:cs="Times New Roman"/>
          <w:i/>
          <w:iCs/>
          <w:noProof/>
          <w:lang w:val="en-US"/>
        </w:rPr>
        <w:t>Mar. Ecol. Prog. Ser.</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613</w:t>
      </w:r>
      <w:r w:rsidRPr="005A5CEC">
        <w:rPr>
          <w:rFonts w:ascii="Times New Roman" w:hAnsi="Times New Roman" w:cs="Times New Roman"/>
          <w:noProof/>
          <w:lang w:val="en-US"/>
        </w:rPr>
        <w:t>, 171–182 (2019).</w:t>
      </w:r>
    </w:p>
    <w:p w14:paraId="4C093388"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9. </w:t>
      </w:r>
      <w:r w:rsidRPr="005A5CEC">
        <w:rPr>
          <w:rFonts w:ascii="Times New Roman" w:hAnsi="Times New Roman" w:cs="Times New Roman"/>
          <w:noProof/>
          <w:lang w:val="en-US"/>
        </w:rPr>
        <w:tab/>
        <w:t xml:space="preserve">L. M. Cavole,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Biological impacts of the 2013–2015 warm-water anomaly in the northeast Pacific: Winners, Losers, and the Future. </w:t>
      </w:r>
      <w:r w:rsidRPr="005A5CEC">
        <w:rPr>
          <w:rFonts w:ascii="Times New Roman" w:hAnsi="Times New Roman" w:cs="Times New Roman"/>
          <w:i/>
          <w:iCs/>
          <w:noProof/>
          <w:lang w:val="en-US"/>
        </w:rPr>
        <w:t>Oceanography</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29</w:t>
      </w:r>
      <w:r w:rsidRPr="005A5CEC">
        <w:rPr>
          <w:rFonts w:ascii="Times New Roman" w:hAnsi="Times New Roman" w:cs="Times New Roman"/>
          <w:noProof/>
          <w:lang w:val="en-US"/>
        </w:rPr>
        <w:t>, 273–285 (2016).</w:t>
      </w:r>
    </w:p>
    <w:p w14:paraId="180AC8D8"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0. </w:t>
      </w:r>
      <w:r w:rsidRPr="005A5CEC">
        <w:rPr>
          <w:rFonts w:ascii="Times New Roman" w:hAnsi="Times New Roman" w:cs="Times New Roman"/>
          <w:noProof/>
          <w:lang w:val="en-US"/>
        </w:rPr>
        <w:tab/>
        <w:t xml:space="preserve">T. Wernberg,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Climate-driven regime shift of a temperate marine ecosystem. </w:t>
      </w:r>
      <w:r w:rsidRPr="005A5CEC">
        <w:rPr>
          <w:rFonts w:ascii="Times New Roman" w:hAnsi="Times New Roman" w:cs="Times New Roman"/>
          <w:i/>
          <w:iCs/>
          <w:noProof/>
          <w:lang w:val="en-US"/>
        </w:rPr>
        <w:t>Science (80-. ).</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353</w:t>
      </w:r>
      <w:r w:rsidRPr="005A5CEC">
        <w:rPr>
          <w:rFonts w:ascii="Times New Roman" w:hAnsi="Times New Roman" w:cs="Times New Roman"/>
          <w:noProof/>
          <w:lang w:val="en-US"/>
        </w:rPr>
        <w:t>, 169–172 (2015).</w:t>
      </w:r>
    </w:p>
    <w:p w14:paraId="70C7C82E"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1. </w:t>
      </w:r>
      <w:r w:rsidRPr="005A5CEC">
        <w:rPr>
          <w:rFonts w:ascii="Times New Roman" w:hAnsi="Times New Roman" w:cs="Times New Roman"/>
          <w:noProof/>
          <w:lang w:val="en-US"/>
        </w:rPr>
        <w:tab/>
        <w:t xml:space="preserve">C. D. G. Harley, R. T. Paine, Contingencies and compounded rare perturbations dictate sudden distributional shifts during periods of gradual climate change. </w:t>
      </w:r>
      <w:r w:rsidRPr="005A5CEC">
        <w:rPr>
          <w:rFonts w:ascii="Times New Roman" w:hAnsi="Times New Roman" w:cs="Times New Roman"/>
          <w:i/>
          <w:iCs/>
          <w:noProof/>
          <w:lang w:val="en-US"/>
        </w:rPr>
        <w:t>PNAS</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06</w:t>
      </w:r>
      <w:r w:rsidRPr="005A5CEC">
        <w:rPr>
          <w:rFonts w:ascii="Times New Roman" w:hAnsi="Times New Roman" w:cs="Times New Roman"/>
          <w:noProof/>
          <w:lang w:val="en-US"/>
        </w:rPr>
        <w:t>, 11172–11176 (2009).</w:t>
      </w:r>
    </w:p>
    <w:p w14:paraId="3B577204"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2. </w:t>
      </w:r>
      <w:r w:rsidRPr="005A5CEC">
        <w:rPr>
          <w:rFonts w:ascii="Times New Roman" w:hAnsi="Times New Roman" w:cs="Times New Roman"/>
          <w:noProof/>
          <w:lang w:val="en-US"/>
        </w:rPr>
        <w:tab/>
        <w:t xml:space="preserve">R. J. Case,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Temperature induced bacterial virulence and bleaching disease in a chemically defended marine macroalga. </w:t>
      </w:r>
      <w:r w:rsidRPr="005A5CEC">
        <w:rPr>
          <w:rFonts w:ascii="Times New Roman" w:hAnsi="Times New Roman" w:cs="Times New Roman"/>
          <w:i/>
          <w:iCs/>
          <w:noProof/>
          <w:lang w:val="en-US"/>
        </w:rPr>
        <w:t>Environ. Microbi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3</w:t>
      </w:r>
      <w:r w:rsidRPr="005A5CEC">
        <w:rPr>
          <w:rFonts w:ascii="Times New Roman" w:hAnsi="Times New Roman" w:cs="Times New Roman"/>
          <w:noProof/>
          <w:lang w:val="en-US"/>
        </w:rPr>
        <w:t>, 529–537 (2011).</w:t>
      </w:r>
    </w:p>
    <w:p w14:paraId="24BDCD1C"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3. </w:t>
      </w:r>
      <w:r w:rsidRPr="005A5CEC">
        <w:rPr>
          <w:rFonts w:ascii="Times New Roman" w:hAnsi="Times New Roman" w:cs="Times New Roman"/>
          <w:noProof/>
          <w:lang w:val="en-US"/>
        </w:rPr>
        <w:tab/>
        <w:t xml:space="preserve">E. C. J. Oliver,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The unprecedented 2015/16 Tasman Sea marine heatwave. </w:t>
      </w:r>
      <w:r w:rsidRPr="005A5CEC">
        <w:rPr>
          <w:rFonts w:ascii="Times New Roman" w:hAnsi="Times New Roman" w:cs="Times New Roman"/>
          <w:i/>
          <w:iCs/>
          <w:noProof/>
          <w:lang w:val="en-US"/>
        </w:rPr>
        <w:t>Nat. Commun.</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8</w:t>
      </w:r>
      <w:r w:rsidRPr="005A5CEC">
        <w:rPr>
          <w:rFonts w:ascii="Times New Roman" w:hAnsi="Times New Roman" w:cs="Times New Roman"/>
          <w:noProof/>
          <w:lang w:val="en-US"/>
        </w:rPr>
        <w:t>, 1–12 (2017).</w:t>
      </w:r>
    </w:p>
    <w:p w14:paraId="207273DB"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4. </w:t>
      </w:r>
      <w:r w:rsidRPr="005A5CEC">
        <w:rPr>
          <w:rFonts w:ascii="Times New Roman" w:hAnsi="Times New Roman" w:cs="Times New Roman"/>
          <w:noProof/>
          <w:lang w:val="en-US"/>
        </w:rPr>
        <w:tab/>
        <w:t xml:space="preserve">B. A. Menge,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Sea Star Wasting Disease in the Keystone Predator Pisaster ochraceus in Oregon: Insights into differential population impacts, recovery, predation rate, and temperature effects from long-term research. </w:t>
      </w:r>
      <w:r w:rsidRPr="005A5CEC">
        <w:rPr>
          <w:rFonts w:ascii="Times New Roman" w:hAnsi="Times New Roman" w:cs="Times New Roman"/>
          <w:i/>
          <w:iCs/>
          <w:noProof/>
          <w:lang w:val="en-US"/>
        </w:rPr>
        <w:t>PLoS One</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1</w:t>
      </w:r>
      <w:r w:rsidRPr="005A5CEC">
        <w:rPr>
          <w:rFonts w:ascii="Times New Roman" w:hAnsi="Times New Roman" w:cs="Times New Roman"/>
          <w:noProof/>
          <w:lang w:val="en-US"/>
        </w:rPr>
        <w:t xml:space="preserve"> (2016).</w:t>
      </w:r>
    </w:p>
    <w:p w14:paraId="61D35360"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5. </w:t>
      </w:r>
      <w:r w:rsidRPr="005A5CEC">
        <w:rPr>
          <w:rFonts w:ascii="Times New Roman" w:hAnsi="Times New Roman" w:cs="Times New Roman"/>
          <w:noProof/>
          <w:lang w:val="en-US"/>
        </w:rPr>
        <w:tab/>
        <w:t xml:space="preserve">A. E. Bates, B. J. Hilton, C. D. G. Harley, Effects of temperature, season and locality on wasting disease in the keystone predatory sea star Pisaster ochraceus. </w:t>
      </w:r>
      <w:r w:rsidRPr="005A5CEC">
        <w:rPr>
          <w:rFonts w:ascii="Times New Roman" w:hAnsi="Times New Roman" w:cs="Times New Roman"/>
          <w:i/>
          <w:iCs/>
          <w:noProof/>
          <w:lang w:val="en-US"/>
        </w:rPr>
        <w:t>Dis. Aquat. Organ.</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86</w:t>
      </w:r>
      <w:r w:rsidRPr="005A5CEC">
        <w:rPr>
          <w:rFonts w:ascii="Times New Roman" w:hAnsi="Times New Roman" w:cs="Times New Roman"/>
          <w:noProof/>
          <w:lang w:val="en-US"/>
        </w:rPr>
        <w:t>, 245–251 (2009).</w:t>
      </w:r>
    </w:p>
    <w:p w14:paraId="03327A45"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6. </w:t>
      </w:r>
      <w:r w:rsidRPr="005A5CEC">
        <w:rPr>
          <w:rFonts w:ascii="Times New Roman" w:hAnsi="Times New Roman" w:cs="Times New Roman"/>
          <w:noProof/>
          <w:lang w:val="en-US"/>
        </w:rPr>
        <w:tab/>
        <w:t xml:space="preserve">I. Hewson,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Investigating the complex association between viral ecology, environment, and northeast Pacific Sea Star Wasting. </w:t>
      </w:r>
      <w:r w:rsidRPr="005A5CEC">
        <w:rPr>
          <w:rFonts w:ascii="Times New Roman" w:hAnsi="Times New Roman" w:cs="Times New Roman"/>
          <w:i/>
          <w:iCs/>
          <w:noProof/>
          <w:lang w:val="en-US"/>
        </w:rPr>
        <w:t>Front. Mar. Sci.</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w:t>
      </w:r>
      <w:r w:rsidRPr="005A5CEC">
        <w:rPr>
          <w:rFonts w:ascii="Times New Roman" w:hAnsi="Times New Roman" w:cs="Times New Roman"/>
          <w:noProof/>
          <w:lang w:val="en-US"/>
        </w:rPr>
        <w:t xml:space="preserve"> (2018).</w:t>
      </w:r>
    </w:p>
    <w:p w14:paraId="42896E3A"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7. </w:t>
      </w:r>
      <w:r w:rsidRPr="005A5CEC">
        <w:rPr>
          <w:rFonts w:ascii="Times New Roman" w:hAnsi="Times New Roman" w:cs="Times New Roman"/>
          <w:noProof/>
          <w:lang w:val="en-US"/>
        </w:rPr>
        <w:tab/>
        <w:t xml:space="preserve">T. M. Work, T. M. Weatherby, C. M. DeRito, R. M. Besemer, I. Hewson, Sea star wasting disease pathology in Pisaster ochraceus shows a basal-to-surface process affecting color phenotypes differently. </w:t>
      </w:r>
      <w:r w:rsidRPr="005A5CEC">
        <w:rPr>
          <w:rFonts w:ascii="Times New Roman" w:hAnsi="Times New Roman" w:cs="Times New Roman"/>
          <w:i/>
          <w:iCs/>
          <w:noProof/>
          <w:lang w:val="en-US"/>
        </w:rPr>
        <w:t>Dis. Aquat. Organ.</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45</w:t>
      </w:r>
      <w:r w:rsidRPr="005A5CEC">
        <w:rPr>
          <w:rFonts w:ascii="Times New Roman" w:hAnsi="Times New Roman" w:cs="Times New Roman"/>
          <w:noProof/>
          <w:lang w:val="en-US"/>
        </w:rPr>
        <w:t>, 21–33 (2021).</w:t>
      </w:r>
    </w:p>
    <w:p w14:paraId="2D5673A7"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8. </w:t>
      </w:r>
      <w:r w:rsidRPr="005A5CEC">
        <w:rPr>
          <w:rFonts w:ascii="Times New Roman" w:hAnsi="Times New Roman" w:cs="Times New Roman"/>
          <w:noProof/>
          <w:lang w:val="en-US"/>
        </w:rPr>
        <w:tab/>
        <w:t xml:space="preserve">C. A. Aquino,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Evidence That Microorganisms at the Animal-Water Interface Drive Sea Star Wasting Disease. </w:t>
      </w:r>
      <w:r w:rsidRPr="005A5CEC">
        <w:rPr>
          <w:rFonts w:ascii="Times New Roman" w:hAnsi="Times New Roman" w:cs="Times New Roman"/>
          <w:i/>
          <w:iCs/>
          <w:noProof/>
          <w:lang w:val="en-US"/>
        </w:rPr>
        <w:t>Front. Microbi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1</w:t>
      </w:r>
      <w:r w:rsidRPr="005A5CEC">
        <w:rPr>
          <w:rFonts w:ascii="Times New Roman" w:hAnsi="Times New Roman" w:cs="Times New Roman"/>
          <w:noProof/>
          <w:lang w:val="en-US"/>
        </w:rPr>
        <w:t xml:space="preserve"> (2021).</w:t>
      </w:r>
    </w:p>
    <w:p w14:paraId="689F8A35"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19. </w:t>
      </w:r>
      <w:r w:rsidRPr="005A5CEC">
        <w:rPr>
          <w:rFonts w:ascii="Times New Roman" w:hAnsi="Times New Roman" w:cs="Times New Roman"/>
          <w:noProof/>
          <w:lang w:val="en-US"/>
        </w:rPr>
        <w:tab/>
        <w:t xml:space="preserve">C. D. Harvell,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Disease epidemic and a marine heat wave are associated with the continental-scale collapse of a pivotal predator (Pycnopodia helianthoides). </w:t>
      </w:r>
      <w:r w:rsidRPr="005A5CEC">
        <w:rPr>
          <w:rFonts w:ascii="Times New Roman" w:hAnsi="Times New Roman" w:cs="Times New Roman"/>
          <w:i/>
          <w:iCs/>
          <w:noProof/>
          <w:lang w:val="en-US"/>
        </w:rPr>
        <w:t>Sci. Adv.</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w:t>
      </w:r>
      <w:r w:rsidRPr="005A5CEC">
        <w:rPr>
          <w:rFonts w:ascii="Times New Roman" w:hAnsi="Times New Roman" w:cs="Times New Roman"/>
          <w:noProof/>
          <w:lang w:val="en-US"/>
        </w:rPr>
        <w:t>, 1–9 (2019).</w:t>
      </w:r>
    </w:p>
    <w:p w14:paraId="4B860A77"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0. </w:t>
      </w:r>
      <w:r w:rsidRPr="005A5CEC">
        <w:rPr>
          <w:rFonts w:ascii="Times New Roman" w:hAnsi="Times New Roman" w:cs="Times New Roman"/>
          <w:noProof/>
          <w:lang w:val="en-US"/>
        </w:rPr>
        <w:tab/>
        <w:t xml:space="preserve">M. E. Eisenlord,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Ochre star mortality during the 2014 wasting disease epizootic: Role of population size structure and temperature. </w:t>
      </w:r>
      <w:r w:rsidRPr="005A5CEC">
        <w:rPr>
          <w:rFonts w:ascii="Times New Roman" w:hAnsi="Times New Roman" w:cs="Times New Roman"/>
          <w:i/>
          <w:iCs/>
          <w:noProof/>
          <w:lang w:val="en-US"/>
        </w:rPr>
        <w:t>Philos. Trans. R. Soc. B Biol. Sci.</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371</w:t>
      </w:r>
      <w:r w:rsidRPr="005A5CEC">
        <w:rPr>
          <w:rFonts w:ascii="Times New Roman" w:hAnsi="Times New Roman" w:cs="Times New Roman"/>
          <w:noProof/>
          <w:lang w:val="en-US"/>
        </w:rPr>
        <w:t xml:space="preserve"> (2016).</w:t>
      </w:r>
    </w:p>
    <w:p w14:paraId="704C50B1"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1. </w:t>
      </w:r>
      <w:r w:rsidRPr="005A5CEC">
        <w:rPr>
          <w:rFonts w:ascii="Times New Roman" w:hAnsi="Times New Roman" w:cs="Times New Roman"/>
          <w:noProof/>
          <w:lang w:val="en-US"/>
        </w:rPr>
        <w:tab/>
        <w:t xml:space="preserve">I. Hewson,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Investigating the complex association between viral ecology, </w:t>
      </w:r>
      <w:r w:rsidRPr="005A5CEC">
        <w:rPr>
          <w:rFonts w:ascii="Times New Roman" w:hAnsi="Times New Roman" w:cs="Times New Roman"/>
          <w:noProof/>
          <w:lang w:val="en-US"/>
        </w:rPr>
        <w:lastRenderedPageBreak/>
        <w:t xml:space="preserve">environment, and northeast Pacific Sea Star Wasting. </w:t>
      </w:r>
      <w:r w:rsidRPr="005A5CEC">
        <w:rPr>
          <w:rFonts w:ascii="Times New Roman" w:hAnsi="Times New Roman" w:cs="Times New Roman"/>
          <w:i/>
          <w:iCs/>
          <w:noProof/>
          <w:lang w:val="en-US"/>
        </w:rPr>
        <w:t>Front. Mar. Sci.</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w:t>
      </w:r>
      <w:r w:rsidRPr="005A5CEC">
        <w:rPr>
          <w:rFonts w:ascii="Times New Roman" w:hAnsi="Times New Roman" w:cs="Times New Roman"/>
          <w:noProof/>
          <w:lang w:val="en-US"/>
        </w:rPr>
        <w:t xml:space="preserve"> (2018).</w:t>
      </w:r>
    </w:p>
    <w:p w14:paraId="3AC091DC"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2. </w:t>
      </w:r>
      <w:r w:rsidRPr="005A5CEC">
        <w:rPr>
          <w:rFonts w:ascii="Times New Roman" w:hAnsi="Times New Roman" w:cs="Times New Roman"/>
          <w:noProof/>
          <w:lang w:val="en-US"/>
        </w:rPr>
        <w:tab/>
        <w:t xml:space="preserve">I. Hewson, M. R. Johnson, I. R. Tibbetts, An Unconventional Flavivirus and Other RNA Viruses in the Sea Cucumber (Holothuroidea; Echinodermata) Virome. </w:t>
      </w:r>
      <w:r w:rsidRPr="005A5CEC">
        <w:rPr>
          <w:rFonts w:ascii="Times New Roman" w:hAnsi="Times New Roman" w:cs="Times New Roman"/>
          <w:i/>
          <w:iCs/>
          <w:noProof/>
          <w:lang w:val="en-US"/>
        </w:rPr>
        <w:t>Viruses</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2</w:t>
      </w:r>
      <w:r w:rsidRPr="005A5CEC">
        <w:rPr>
          <w:rFonts w:ascii="Times New Roman" w:hAnsi="Times New Roman" w:cs="Times New Roman"/>
          <w:noProof/>
          <w:lang w:val="en-US"/>
        </w:rPr>
        <w:t xml:space="preserve"> (2020).</w:t>
      </w:r>
    </w:p>
    <w:p w14:paraId="08A86CA2"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3. </w:t>
      </w:r>
      <w:r w:rsidRPr="005A5CEC">
        <w:rPr>
          <w:rFonts w:ascii="Times New Roman" w:hAnsi="Times New Roman" w:cs="Times New Roman"/>
          <w:noProof/>
          <w:lang w:val="en-US"/>
        </w:rPr>
        <w:tab/>
        <w:t xml:space="preserve">L. Schroeder, Wasting-like lesions occurring on California Sea Cucumbers. </w:t>
      </w:r>
      <w:r w:rsidRPr="005A5CEC">
        <w:rPr>
          <w:rFonts w:ascii="Times New Roman" w:hAnsi="Times New Roman" w:cs="Times New Roman"/>
          <w:i/>
          <w:iCs/>
          <w:noProof/>
          <w:lang w:val="en-US"/>
        </w:rPr>
        <w:t>The Dredgings</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7</w:t>
      </w:r>
      <w:r w:rsidRPr="005A5CEC">
        <w:rPr>
          <w:rFonts w:ascii="Times New Roman" w:hAnsi="Times New Roman" w:cs="Times New Roman"/>
          <w:noProof/>
          <w:lang w:val="en-US"/>
        </w:rPr>
        <w:t>, 3 (2017).</w:t>
      </w:r>
    </w:p>
    <w:p w14:paraId="405C2FCF"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4. </w:t>
      </w:r>
      <w:r w:rsidRPr="005A5CEC">
        <w:rPr>
          <w:rFonts w:ascii="Times New Roman" w:hAnsi="Times New Roman" w:cs="Times New Roman"/>
          <w:noProof/>
          <w:lang w:val="en-US"/>
        </w:rPr>
        <w:tab/>
        <w:t xml:space="preserve">J. Delroisse,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Epidemiology of a SKin Ulceration Disease (SKUD) in the sea cucumber Holothuria scabra with a review on the SKUDs in Holothuroidea (Echinodermata). </w:t>
      </w:r>
      <w:r w:rsidRPr="005A5CEC">
        <w:rPr>
          <w:rFonts w:ascii="Times New Roman" w:hAnsi="Times New Roman" w:cs="Times New Roman"/>
          <w:i/>
          <w:iCs/>
          <w:noProof/>
          <w:lang w:val="en-US"/>
        </w:rPr>
        <w:t>Sci. Rep.</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0</w:t>
      </w:r>
      <w:r w:rsidRPr="005A5CEC">
        <w:rPr>
          <w:rFonts w:ascii="Times New Roman" w:hAnsi="Times New Roman" w:cs="Times New Roman"/>
          <w:noProof/>
          <w:lang w:val="en-US"/>
        </w:rPr>
        <w:t xml:space="preserve"> (2020).</w:t>
      </w:r>
    </w:p>
    <w:p w14:paraId="2BA2F171"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5. </w:t>
      </w:r>
      <w:r w:rsidRPr="005A5CEC">
        <w:rPr>
          <w:rFonts w:ascii="Times New Roman" w:hAnsi="Times New Roman" w:cs="Times New Roman"/>
          <w:noProof/>
          <w:lang w:val="en-US"/>
        </w:rPr>
        <w:tab/>
        <w:t xml:space="preserve">H. Liu, </w:t>
      </w:r>
      <w:r w:rsidRPr="005A5CEC">
        <w:rPr>
          <w:rFonts w:ascii="Times New Roman" w:hAnsi="Times New Roman" w:cs="Times New Roman"/>
          <w:i/>
          <w:iCs/>
          <w:noProof/>
          <w:lang w:val="en-US"/>
        </w:rPr>
        <w:t>et al.</w:t>
      </w:r>
      <w:r w:rsidRPr="005A5CEC">
        <w:rPr>
          <w:rFonts w:ascii="Times New Roman" w:hAnsi="Times New Roman" w:cs="Times New Roman"/>
          <w:noProof/>
          <w:lang w:val="en-US"/>
        </w:rPr>
        <w:t xml:space="preserve">, Identification of the pathogens associated with skin ulceration and peristome tumescence in cultured sea cucumbers Apostichopus japonicus (Selenka). </w:t>
      </w:r>
      <w:r w:rsidRPr="005A5CEC">
        <w:rPr>
          <w:rFonts w:ascii="Times New Roman" w:hAnsi="Times New Roman" w:cs="Times New Roman"/>
          <w:i/>
          <w:iCs/>
          <w:noProof/>
          <w:lang w:val="en-US"/>
        </w:rPr>
        <w:t>J. Invertebr. Path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105</w:t>
      </w:r>
      <w:r w:rsidRPr="005A5CEC">
        <w:rPr>
          <w:rFonts w:ascii="Times New Roman" w:hAnsi="Times New Roman" w:cs="Times New Roman"/>
          <w:noProof/>
          <w:lang w:val="en-US"/>
        </w:rPr>
        <w:t>, 236–242 (2010).</w:t>
      </w:r>
    </w:p>
    <w:p w14:paraId="25153C57"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6. </w:t>
      </w:r>
      <w:r w:rsidRPr="005A5CEC">
        <w:rPr>
          <w:rFonts w:ascii="Times New Roman" w:hAnsi="Times New Roman" w:cs="Times New Roman"/>
          <w:noProof/>
          <w:lang w:val="en-US"/>
        </w:rPr>
        <w:tab/>
        <w:t xml:space="preserve">H. Deng, Z. C. Zhou, N. Bin Wang, C. Liu, The syndrome of sea cucumber (Apostichopus japonicus) infected by virus and bacteria. </w:t>
      </w:r>
      <w:r w:rsidRPr="005A5CEC">
        <w:rPr>
          <w:rFonts w:ascii="Times New Roman" w:hAnsi="Times New Roman" w:cs="Times New Roman"/>
          <w:i/>
          <w:iCs/>
          <w:noProof/>
          <w:lang w:val="en-US"/>
        </w:rPr>
        <w:t>Virol. Sin.</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23</w:t>
      </w:r>
      <w:r w:rsidRPr="005A5CEC">
        <w:rPr>
          <w:rFonts w:ascii="Times New Roman" w:hAnsi="Times New Roman" w:cs="Times New Roman"/>
          <w:noProof/>
          <w:lang w:val="en-US"/>
        </w:rPr>
        <w:t>, 63–67 (2008).</w:t>
      </w:r>
    </w:p>
    <w:p w14:paraId="3AB8A99A"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7. </w:t>
      </w:r>
      <w:r w:rsidRPr="005A5CEC">
        <w:rPr>
          <w:rFonts w:ascii="Times New Roman" w:hAnsi="Times New Roman" w:cs="Times New Roman"/>
          <w:noProof/>
          <w:lang w:val="en-US"/>
        </w:rPr>
        <w:tab/>
        <w:t>Fisheries and Oceans Canada, “Integrated Fisheries Management Plan Summary, Sea Cucumber (Apostichopus californicus) By Dive, Pacific Region” (2021).</w:t>
      </w:r>
    </w:p>
    <w:p w14:paraId="594F442C"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8. </w:t>
      </w:r>
      <w:r w:rsidRPr="005A5CEC">
        <w:rPr>
          <w:rFonts w:ascii="Times New Roman" w:hAnsi="Times New Roman" w:cs="Times New Roman"/>
          <w:noProof/>
          <w:lang w:val="en-US"/>
        </w:rPr>
        <w:tab/>
        <w:t xml:space="preserve">V. Di Santo, P. S. Lobel, Body size and thermal tolerance in tropical gobies. </w:t>
      </w:r>
      <w:r w:rsidRPr="005A5CEC">
        <w:rPr>
          <w:rFonts w:ascii="Times New Roman" w:hAnsi="Times New Roman" w:cs="Times New Roman"/>
          <w:i/>
          <w:iCs/>
          <w:noProof/>
          <w:lang w:val="en-US"/>
        </w:rPr>
        <w:t>J. Exp. Mar. Bio. Ec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487</w:t>
      </w:r>
      <w:r w:rsidRPr="005A5CEC">
        <w:rPr>
          <w:rFonts w:ascii="Times New Roman" w:hAnsi="Times New Roman" w:cs="Times New Roman"/>
          <w:noProof/>
          <w:lang w:val="en-US"/>
        </w:rPr>
        <w:t>, 11–17 (2017).</w:t>
      </w:r>
    </w:p>
    <w:p w14:paraId="50F733E9"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29. </w:t>
      </w:r>
      <w:r w:rsidRPr="005A5CEC">
        <w:rPr>
          <w:rFonts w:ascii="Times New Roman" w:hAnsi="Times New Roman" w:cs="Times New Roman"/>
          <w:noProof/>
          <w:lang w:val="en-US"/>
        </w:rPr>
        <w:tab/>
        <w:t xml:space="preserve">A. L. Kelley, C. E. de Rivera, B. A. Buckley, Intraspecific variation in thermotolerance and morphology of the invasive European green crab, Carcinus maenas, on the west coast of North America. </w:t>
      </w:r>
      <w:r w:rsidRPr="005A5CEC">
        <w:rPr>
          <w:rFonts w:ascii="Times New Roman" w:hAnsi="Times New Roman" w:cs="Times New Roman"/>
          <w:i/>
          <w:iCs/>
          <w:noProof/>
          <w:lang w:val="en-US"/>
        </w:rPr>
        <w:t>J. Exp. Mar. Bio. Ec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409</w:t>
      </w:r>
      <w:r w:rsidRPr="005A5CEC">
        <w:rPr>
          <w:rFonts w:ascii="Times New Roman" w:hAnsi="Times New Roman" w:cs="Times New Roman"/>
          <w:noProof/>
          <w:lang w:val="en-US"/>
        </w:rPr>
        <w:t>, 70–78 (2011).</w:t>
      </w:r>
    </w:p>
    <w:p w14:paraId="368F4903"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0. </w:t>
      </w:r>
      <w:r w:rsidRPr="005A5CEC">
        <w:rPr>
          <w:rFonts w:ascii="Times New Roman" w:hAnsi="Times New Roman" w:cs="Times New Roman"/>
          <w:noProof/>
          <w:lang w:val="en-US"/>
        </w:rPr>
        <w:tab/>
        <w:t xml:space="preserve">P. V. Fankboner, J. L. Cameron, Seasonal atrophy of the visceral organs in a sea cucumber. </w:t>
      </w:r>
      <w:r w:rsidRPr="005A5CEC">
        <w:rPr>
          <w:rFonts w:ascii="Times New Roman" w:hAnsi="Times New Roman" w:cs="Times New Roman"/>
          <w:i/>
          <w:iCs/>
          <w:noProof/>
          <w:lang w:val="en-US"/>
        </w:rPr>
        <w:t>Can. J. Zo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63</w:t>
      </w:r>
      <w:r w:rsidRPr="005A5CEC">
        <w:rPr>
          <w:rFonts w:ascii="Times New Roman" w:hAnsi="Times New Roman" w:cs="Times New Roman"/>
          <w:noProof/>
          <w:lang w:val="en-US"/>
        </w:rPr>
        <w:t>, 2888–2892 (1985).</w:t>
      </w:r>
    </w:p>
    <w:p w14:paraId="31F0C9FD"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1. </w:t>
      </w:r>
      <w:r w:rsidRPr="005A5CEC">
        <w:rPr>
          <w:rFonts w:ascii="Times New Roman" w:hAnsi="Times New Roman" w:cs="Times New Roman"/>
          <w:noProof/>
          <w:lang w:val="en-US"/>
        </w:rPr>
        <w:tab/>
        <w:t xml:space="preserve">Z. Chen, J. Shi, Q. Liu, H. Chen, C. Li, A Persistent and Intense Marine Heatwave in the Northeast Pacific During 2019–2020. </w:t>
      </w:r>
      <w:r w:rsidRPr="005A5CEC">
        <w:rPr>
          <w:rFonts w:ascii="Times New Roman" w:hAnsi="Times New Roman" w:cs="Times New Roman"/>
          <w:i/>
          <w:iCs/>
          <w:noProof/>
          <w:lang w:val="en-US"/>
        </w:rPr>
        <w:t>Geophys. Res. Lett.</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48</w:t>
      </w:r>
      <w:r w:rsidRPr="005A5CEC">
        <w:rPr>
          <w:rFonts w:ascii="Times New Roman" w:hAnsi="Times New Roman" w:cs="Times New Roman"/>
          <w:noProof/>
          <w:lang w:val="en-US"/>
        </w:rPr>
        <w:t xml:space="preserve"> (2021).</w:t>
      </w:r>
    </w:p>
    <w:p w14:paraId="7D81B6D6"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2. </w:t>
      </w:r>
      <w:r w:rsidRPr="005A5CEC">
        <w:rPr>
          <w:rFonts w:ascii="Times New Roman" w:hAnsi="Times New Roman" w:cs="Times New Roman"/>
          <w:noProof/>
          <w:lang w:val="en-US"/>
        </w:rPr>
        <w:tab/>
        <w:t xml:space="preserve">R. Pawlowicz, Seasonal Cycles, Hypoxia, and Renewal in a Coastal Fjord (Barkley Sound, British Columbia). </w:t>
      </w:r>
      <w:r w:rsidRPr="005A5CEC">
        <w:rPr>
          <w:rFonts w:ascii="Times New Roman" w:hAnsi="Times New Roman" w:cs="Times New Roman"/>
          <w:i/>
          <w:iCs/>
          <w:noProof/>
          <w:lang w:val="en-US"/>
        </w:rPr>
        <w:t>Atmos. - Ocean</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55</w:t>
      </w:r>
      <w:r w:rsidRPr="005A5CEC">
        <w:rPr>
          <w:rFonts w:ascii="Times New Roman" w:hAnsi="Times New Roman" w:cs="Times New Roman"/>
          <w:noProof/>
          <w:lang w:val="en-US"/>
        </w:rPr>
        <w:t>, 264–283 (2017).</w:t>
      </w:r>
    </w:p>
    <w:p w14:paraId="74503E54"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3. </w:t>
      </w:r>
      <w:r w:rsidRPr="005A5CEC">
        <w:rPr>
          <w:rFonts w:ascii="Times New Roman" w:hAnsi="Times New Roman" w:cs="Times New Roman"/>
          <w:noProof/>
          <w:lang w:val="en-US"/>
        </w:rPr>
        <w:tab/>
        <w:t xml:space="preserve">A. Xuereb, C. M. Kimber, J. M. R. Curtis, L. Bernatchez, M.-J. Fortin, Putatively adaptive genetic variation in the giant California sea cucumber (Parastichopus californicus) as revealed by environmental association analysis of restriction-site associated DNA sequencing data. </w:t>
      </w:r>
      <w:r w:rsidRPr="005A5CEC">
        <w:rPr>
          <w:rFonts w:ascii="Times New Roman" w:hAnsi="Times New Roman" w:cs="Times New Roman"/>
          <w:i/>
          <w:iCs/>
          <w:noProof/>
          <w:lang w:val="en-US"/>
        </w:rPr>
        <w:t>Mol. Eco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27</w:t>
      </w:r>
      <w:r w:rsidRPr="005A5CEC">
        <w:rPr>
          <w:rFonts w:ascii="Times New Roman" w:hAnsi="Times New Roman" w:cs="Times New Roman"/>
          <w:noProof/>
          <w:lang w:val="en-US"/>
        </w:rPr>
        <w:t>, 5035–5048 (2018).</w:t>
      </w:r>
    </w:p>
    <w:p w14:paraId="45740FD5"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4. </w:t>
      </w:r>
      <w:r w:rsidRPr="005A5CEC">
        <w:rPr>
          <w:rFonts w:ascii="Times New Roman" w:hAnsi="Times New Roman" w:cs="Times New Roman"/>
          <w:noProof/>
          <w:lang w:val="en-US"/>
        </w:rPr>
        <w:tab/>
        <w:t xml:space="preserve">T. Motokawa, A. Tsuchi, Dynamic Mechanical Properties of Body-Wall Dermis in Various Mechanical States and Their Implications for the Behavior of Sea Cucumbers. </w:t>
      </w:r>
      <w:r w:rsidRPr="005A5CEC">
        <w:rPr>
          <w:rFonts w:ascii="Times New Roman" w:hAnsi="Times New Roman" w:cs="Times New Roman"/>
          <w:i/>
          <w:iCs/>
          <w:noProof/>
          <w:lang w:val="en-US"/>
        </w:rPr>
        <w:t>Biol. Bull.</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205</w:t>
      </w:r>
      <w:r w:rsidRPr="005A5CEC">
        <w:rPr>
          <w:rFonts w:ascii="Times New Roman" w:hAnsi="Times New Roman" w:cs="Times New Roman"/>
          <w:noProof/>
          <w:lang w:val="en-US"/>
        </w:rPr>
        <w:t>, 261–275 (2003).</w:t>
      </w:r>
    </w:p>
    <w:p w14:paraId="109026D6"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5. </w:t>
      </w:r>
      <w:r w:rsidRPr="005A5CEC">
        <w:rPr>
          <w:rFonts w:ascii="Times New Roman" w:hAnsi="Times New Roman" w:cs="Times New Roman"/>
          <w:noProof/>
          <w:lang w:val="en-US"/>
        </w:rPr>
        <w:tab/>
        <w:t xml:space="preserve">S. C. Battaglene, J. E. Seymour, C. Ramofafia, I. Lane, Spawning induction of three tropical sea cucumbers, Holothuria scabra, H. fuscogilva and Actinopyga mauritiana. </w:t>
      </w:r>
      <w:r w:rsidRPr="005A5CEC">
        <w:rPr>
          <w:rFonts w:ascii="Times New Roman" w:hAnsi="Times New Roman" w:cs="Times New Roman"/>
          <w:i/>
          <w:iCs/>
          <w:noProof/>
          <w:lang w:val="en-US"/>
        </w:rPr>
        <w:t>Aquaculture</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207</w:t>
      </w:r>
      <w:r w:rsidRPr="005A5CEC">
        <w:rPr>
          <w:rFonts w:ascii="Times New Roman" w:hAnsi="Times New Roman" w:cs="Times New Roman"/>
          <w:noProof/>
          <w:lang w:val="en-US"/>
        </w:rPr>
        <w:t>, 29–47 (2002).</w:t>
      </w:r>
    </w:p>
    <w:p w14:paraId="052EAC06"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lang w:val="en-US"/>
        </w:rPr>
      </w:pPr>
      <w:r w:rsidRPr="005A5CEC">
        <w:rPr>
          <w:rFonts w:ascii="Times New Roman" w:hAnsi="Times New Roman" w:cs="Times New Roman"/>
          <w:noProof/>
          <w:lang w:val="en-US"/>
        </w:rPr>
        <w:t xml:space="preserve">36. </w:t>
      </w:r>
      <w:r w:rsidRPr="005A5CEC">
        <w:rPr>
          <w:rFonts w:ascii="Times New Roman" w:hAnsi="Times New Roman" w:cs="Times New Roman"/>
          <w:noProof/>
          <w:lang w:val="en-US"/>
        </w:rPr>
        <w:tab/>
        <w:t xml:space="preserve">D. R. Cox, Regression Models and Life-Tables. </w:t>
      </w:r>
      <w:r w:rsidRPr="005A5CEC">
        <w:rPr>
          <w:rFonts w:ascii="Times New Roman" w:hAnsi="Times New Roman" w:cs="Times New Roman"/>
          <w:i/>
          <w:iCs/>
          <w:noProof/>
          <w:lang w:val="en-US"/>
        </w:rPr>
        <w:t>J. R. Stat. Soc. Ser. B</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34</w:t>
      </w:r>
      <w:r w:rsidRPr="005A5CEC">
        <w:rPr>
          <w:rFonts w:ascii="Times New Roman" w:hAnsi="Times New Roman" w:cs="Times New Roman"/>
          <w:noProof/>
          <w:lang w:val="en-US"/>
        </w:rPr>
        <w:t>, 187–202 (1972).</w:t>
      </w:r>
    </w:p>
    <w:p w14:paraId="6A8A1235" w14:textId="77777777" w:rsidR="005A5CEC" w:rsidRPr="005A5CEC" w:rsidRDefault="005A5CEC" w:rsidP="005A5CEC">
      <w:pPr>
        <w:widowControl w:val="0"/>
        <w:autoSpaceDE w:val="0"/>
        <w:autoSpaceDN w:val="0"/>
        <w:adjustRightInd w:val="0"/>
        <w:ind w:left="640" w:hanging="640"/>
        <w:rPr>
          <w:rFonts w:ascii="Times New Roman" w:hAnsi="Times New Roman" w:cs="Times New Roman"/>
          <w:noProof/>
        </w:rPr>
      </w:pPr>
      <w:r w:rsidRPr="005A5CEC">
        <w:rPr>
          <w:rFonts w:ascii="Times New Roman" w:hAnsi="Times New Roman" w:cs="Times New Roman"/>
          <w:noProof/>
          <w:lang w:val="en-US"/>
        </w:rPr>
        <w:t xml:space="preserve">37. </w:t>
      </w:r>
      <w:r w:rsidRPr="005A5CEC">
        <w:rPr>
          <w:rFonts w:ascii="Times New Roman" w:hAnsi="Times New Roman" w:cs="Times New Roman"/>
          <w:noProof/>
          <w:lang w:val="en-US"/>
        </w:rPr>
        <w:tab/>
        <w:t xml:space="preserve">P. McCullagh, Regression Models for Ordinal Data. </w:t>
      </w:r>
      <w:r w:rsidRPr="005A5CEC">
        <w:rPr>
          <w:rFonts w:ascii="Times New Roman" w:hAnsi="Times New Roman" w:cs="Times New Roman"/>
          <w:i/>
          <w:iCs/>
          <w:noProof/>
          <w:lang w:val="en-US"/>
        </w:rPr>
        <w:t>J. R. Stat. Soc. Ser. B</w:t>
      </w:r>
      <w:r w:rsidRPr="005A5CEC">
        <w:rPr>
          <w:rFonts w:ascii="Times New Roman" w:hAnsi="Times New Roman" w:cs="Times New Roman"/>
          <w:noProof/>
          <w:lang w:val="en-US"/>
        </w:rPr>
        <w:t xml:space="preserve"> </w:t>
      </w:r>
      <w:r w:rsidRPr="005A5CEC">
        <w:rPr>
          <w:rFonts w:ascii="Times New Roman" w:hAnsi="Times New Roman" w:cs="Times New Roman"/>
          <w:b/>
          <w:bCs/>
          <w:noProof/>
          <w:lang w:val="en-US"/>
        </w:rPr>
        <w:t>42</w:t>
      </w:r>
      <w:r w:rsidRPr="005A5CEC">
        <w:rPr>
          <w:rFonts w:ascii="Times New Roman" w:hAnsi="Times New Roman" w:cs="Times New Roman"/>
          <w:noProof/>
          <w:lang w:val="en-US"/>
        </w:rPr>
        <w:t>, 109–127 (1980).</w:t>
      </w:r>
    </w:p>
    <w:p w14:paraId="49B0A9EB" w14:textId="4DE965A7" w:rsidR="000D3C29" w:rsidRPr="00922620" w:rsidRDefault="000D3C29" w:rsidP="005A5CEC">
      <w:pPr>
        <w:widowControl w:val="0"/>
        <w:autoSpaceDE w:val="0"/>
        <w:autoSpaceDN w:val="0"/>
        <w:adjustRightInd w:val="0"/>
        <w:ind w:left="640" w:hanging="640"/>
        <w:rPr>
          <w:rFonts w:ascii="Times New Roman" w:hAnsi="Times New Roman" w:cs="Times New Roman"/>
        </w:rPr>
      </w:pPr>
      <w:r w:rsidRPr="00922620">
        <w:rPr>
          <w:rFonts w:ascii="Times New Roman" w:hAnsi="Times New Roman" w:cs="Times New Roman"/>
        </w:rPr>
        <w:fldChar w:fldCharType="end"/>
      </w:r>
    </w:p>
    <w:sectPr w:rsidR="000D3C29" w:rsidRPr="009226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0-20T13:38:00Z" w:initials="DT">
    <w:p w14:paraId="1B7189C8" w14:textId="7A6D44CE" w:rsidR="0062253F" w:rsidRDefault="0062253F">
      <w:pPr>
        <w:pStyle w:val="CommentText"/>
      </w:pPr>
      <w:r>
        <w:rPr>
          <w:rStyle w:val="CommentReference"/>
        </w:rPr>
        <w:annotationRef/>
      </w:r>
      <w:r w:rsidR="007E49FB">
        <w:t xml:space="preserve">When </w:t>
      </w:r>
      <w:r w:rsidR="004370C9">
        <w:t xml:space="preserve">and how </w:t>
      </w:r>
      <w:r w:rsidR="007E49FB">
        <w:t>to introduce cucumbers</w:t>
      </w:r>
      <w:r w:rsidR="004370C9">
        <w:t>? Does it make sense to bring them in here?</w:t>
      </w:r>
    </w:p>
  </w:comment>
  <w:comment w:id="1" w:author="Jonathan Farr" w:date="2021-10-22T11:50:00Z" w:initials="JF">
    <w:p w14:paraId="227C3F37" w14:textId="57D45FC4" w:rsidR="00B601D7" w:rsidRDefault="00B601D7">
      <w:pPr>
        <w:pStyle w:val="CommentText"/>
      </w:pPr>
      <w:r>
        <w:rPr>
          <w:rStyle w:val="CommentReference"/>
        </w:rPr>
        <w:annotationRef/>
      </w:r>
      <w:r>
        <w:t>Swapped order of paragraphs 5 &amp; 6</w:t>
      </w:r>
    </w:p>
  </w:comment>
  <w:comment w:id="2" w:author="Declan Taylor" w:date="2021-10-25T11:29:00Z" w:initials="DT">
    <w:p w14:paraId="1684FD4E" w14:textId="41A2473A" w:rsidR="007869EB" w:rsidRDefault="007869EB">
      <w:pPr>
        <w:pStyle w:val="CommentText"/>
      </w:pPr>
      <w:r>
        <w:rPr>
          <w:rStyle w:val="CommentReference"/>
        </w:rPr>
        <w:annotationRef/>
      </w:r>
      <w:r>
        <w:t>Jon’s retained comments: flow chart/infographic</w:t>
      </w:r>
    </w:p>
  </w:comment>
  <w:comment w:id="3" w:author="Declan Taylor" w:date="2021-10-20T21:52:00Z" w:initials="DT">
    <w:p w14:paraId="417D7549" w14:textId="77777777" w:rsidR="007869EB" w:rsidRDefault="007869EB" w:rsidP="007869EB">
      <w:pPr>
        <w:pStyle w:val="CommentText"/>
      </w:pPr>
      <w:r>
        <w:rPr>
          <w:rStyle w:val="CommentReference"/>
        </w:rPr>
        <w:annotationRef/>
      </w:r>
      <w:r>
        <w:t>I wonder if this is redundant/removable?</w:t>
      </w:r>
    </w:p>
  </w:comment>
  <w:comment w:id="4" w:author="Declan Taylor" w:date="2021-10-20T21:57:00Z" w:initials="DT">
    <w:p w14:paraId="0509581A" w14:textId="77777777" w:rsidR="007869EB" w:rsidRDefault="007869EB" w:rsidP="007869EB">
      <w:pPr>
        <w:pStyle w:val="CommentText"/>
      </w:pPr>
      <w:r>
        <w:rPr>
          <w:rStyle w:val="CommentReference"/>
        </w:rPr>
        <w:annotationRef/>
      </w:r>
      <w:r>
        <w:t xml:space="preserve">Is it clear I’m talking about trophic levels? </w:t>
      </w:r>
    </w:p>
  </w:comment>
  <w:comment w:id="5" w:author="Declan Taylor" w:date="2021-10-25T19:07:00Z" w:initials="DT">
    <w:p w14:paraId="202CA862" w14:textId="75E4FA12" w:rsidR="00BA5B3B" w:rsidRDefault="00BA5B3B">
      <w:pPr>
        <w:pStyle w:val="CommentText"/>
      </w:pPr>
      <w:r>
        <w:rPr>
          <w:rStyle w:val="CommentReference"/>
        </w:rPr>
        <w:annotationRef/>
      </w:r>
      <w:r>
        <w:t>physiology</w:t>
      </w:r>
    </w:p>
  </w:comment>
  <w:comment w:id="6" w:author="Declan Taylor" w:date="2021-10-25T19:39:00Z" w:initials="DT">
    <w:p w14:paraId="11BFC3BF" w14:textId="26FBDD7B" w:rsidR="00513475" w:rsidRDefault="00513475">
      <w:pPr>
        <w:pStyle w:val="CommentText"/>
      </w:pPr>
      <w:r>
        <w:rPr>
          <w:rStyle w:val="CommentReference"/>
        </w:rPr>
        <w:annotationRef/>
      </w:r>
      <w:r>
        <w:t>Not sure if this sentence is necessary.</w:t>
      </w:r>
    </w:p>
  </w:comment>
  <w:comment w:id="7" w:author="Declan Taylor" w:date="2021-10-25T19:46:00Z" w:initials="DT">
    <w:p w14:paraId="093BF435" w14:textId="668CC09E" w:rsidR="001943D2" w:rsidRDefault="001943D2">
      <w:pPr>
        <w:pStyle w:val="CommentText"/>
      </w:pPr>
      <w:r>
        <w:rPr>
          <w:rStyle w:val="CommentReference"/>
        </w:rPr>
        <w:annotationRef/>
      </w:r>
      <w:r>
        <w:t>love this</w:t>
      </w:r>
    </w:p>
  </w:comment>
  <w:comment w:id="8" w:author="Declan Taylor" w:date="2021-10-25T19:44:00Z" w:initials="DT">
    <w:p w14:paraId="151575FF" w14:textId="12896BBE" w:rsidR="00236C87" w:rsidRDefault="00236C87">
      <w:pPr>
        <w:pStyle w:val="CommentText"/>
      </w:pPr>
      <w:r>
        <w:rPr>
          <w:rStyle w:val="CommentReference"/>
        </w:rPr>
        <w:annotationRef/>
      </w:r>
      <w:r>
        <w:t>I think we need a citation for this.</w:t>
      </w:r>
    </w:p>
  </w:comment>
  <w:comment w:id="9" w:author="Declan Taylor" w:date="2021-10-25T19:54:00Z" w:initials="DT">
    <w:p w14:paraId="0182C000" w14:textId="45AD8286" w:rsidR="00F457E3" w:rsidRDefault="00F457E3">
      <w:pPr>
        <w:pStyle w:val="CommentText"/>
      </w:pPr>
      <w:r>
        <w:rPr>
          <w:rStyle w:val="CommentReference"/>
        </w:rPr>
        <w:annotationRef/>
      </w:r>
      <w:r>
        <w:t>This part needs work from us</w:t>
      </w:r>
      <w:r w:rsidR="00233595">
        <w:t>!</w:t>
      </w:r>
    </w:p>
  </w:comment>
  <w:comment w:id="10" w:author="Declan Taylor" w:date="2021-10-25T19:55:00Z" w:initials="DT">
    <w:p w14:paraId="3C5F38E3" w14:textId="4141E1A9" w:rsidR="00FF7411" w:rsidRDefault="00ED186C">
      <w:pPr>
        <w:pStyle w:val="CommentText"/>
      </w:pPr>
      <w:r>
        <w:t>“</w:t>
      </w:r>
      <w:r w:rsidR="00FF7411">
        <w:rPr>
          <w:rStyle w:val="CommentReference"/>
        </w:rPr>
        <w:annotationRef/>
      </w:r>
      <w:r w:rsidR="00830384">
        <w:t>Anomalously warm temperature</w:t>
      </w:r>
      <w:r>
        <w:t>”</w:t>
      </w:r>
      <w:r w:rsidR="00830384">
        <w:t>?</w:t>
      </w:r>
    </w:p>
  </w:comment>
  <w:comment w:id="11" w:author="Declan Taylor" w:date="2021-10-25T19:52:00Z" w:initials="DT">
    <w:p w14:paraId="64418285" w14:textId="77777777" w:rsidR="00F457E3" w:rsidRDefault="000F5518">
      <w:pPr>
        <w:pStyle w:val="CommentText"/>
      </w:pPr>
      <w:r>
        <w:rPr>
          <w:rStyle w:val="CommentReference"/>
        </w:rPr>
        <w:annotationRef/>
      </w:r>
      <w:r w:rsidR="00F457E3">
        <w:t>Rewrite:</w:t>
      </w:r>
    </w:p>
    <w:p w14:paraId="73A5725D" w14:textId="77777777" w:rsidR="00F457E3" w:rsidRDefault="00F457E3" w:rsidP="00F457E3">
      <w:pPr>
        <w:pStyle w:val="CommentText"/>
        <w:numPr>
          <w:ilvl w:val="0"/>
          <w:numId w:val="8"/>
        </w:numPr>
      </w:pPr>
      <w:r>
        <w:t xml:space="preserve"> break up into more alternative hypotheses</w:t>
      </w:r>
    </w:p>
    <w:p w14:paraId="311AFAF1" w14:textId="77777777" w:rsidR="00F457E3" w:rsidRDefault="00F457E3" w:rsidP="00F457E3">
      <w:pPr>
        <w:pStyle w:val="CommentText"/>
        <w:numPr>
          <w:ilvl w:val="0"/>
          <w:numId w:val="8"/>
        </w:numPr>
      </w:pPr>
      <w:r>
        <w:t xml:space="preserve"> focus on strong biological explanations</w:t>
      </w:r>
    </w:p>
    <w:p w14:paraId="480CD16C" w14:textId="2FB9AF31" w:rsidR="000F5518" w:rsidRDefault="00F457E3" w:rsidP="00F457E3">
      <w:pPr>
        <w:pStyle w:val="CommentText"/>
        <w:numPr>
          <w:ilvl w:val="0"/>
          <w:numId w:val="8"/>
        </w:numPr>
      </w:pPr>
      <w:r>
        <w:t xml:space="preserve"> indicate something that will be more clearly proved/tested in the methods.</w:t>
      </w:r>
      <w:r w:rsidR="00E92437">
        <w:t xml:space="preserve"> </w:t>
      </w:r>
    </w:p>
  </w:comment>
  <w:comment w:id="12" w:author="Declan Taylor" w:date="2021-10-25T19:54:00Z" w:initials="DT">
    <w:p w14:paraId="2C7534A9" w14:textId="134E42A4" w:rsidR="00233595" w:rsidRDefault="00233595">
      <w:pPr>
        <w:pStyle w:val="CommentText"/>
      </w:pPr>
      <w:r>
        <w:rPr>
          <w:rStyle w:val="CommentReference"/>
        </w:rPr>
        <w:annotationRef/>
      </w:r>
      <w:r>
        <w:t xml:space="preserve">There’s certainly disease or virus in every population (wasting viruses are normally </w:t>
      </w:r>
      <w:r w:rsidR="00FF7411">
        <w:t xml:space="preserve">already in the </w:t>
      </w:r>
      <w:proofErr w:type="spellStart"/>
      <w:r w:rsidR="00FF7411">
        <w:t>virome</w:t>
      </w:r>
      <w:proofErr w:type="spellEnd"/>
      <w:r w:rsidR="00FF7411">
        <w:t xml:space="preserve"> pre wasting)</w:t>
      </w:r>
      <w:r>
        <w:t xml:space="preserve"> </w:t>
      </w:r>
    </w:p>
  </w:comment>
  <w:comment w:id="13" w:author="Declan Taylor" w:date="2021-10-24T12:10:00Z" w:initials="DT">
    <w:p w14:paraId="4C0F0DD2" w14:textId="77777777" w:rsidR="00E94411" w:rsidRDefault="00E94411" w:rsidP="00E94411">
      <w:pPr>
        <w:pStyle w:val="CommentText"/>
      </w:pPr>
      <w:r>
        <w:rPr>
          <w:rStyle w:val="CommentReference"/>
        </w:rPr>
        <w:annotationRef/>
      </w:r>
      <w:r>
        <w:t xml:space="preserve">Added at what rate? How often? </w:t>
      </w:r>
      <w:proofErr w:type="spellStart"/>
      <w:r>
        <w:t>etc</w:t>
      </w:r>
      <w:proofErr w:type="spellEnd"/>
      <w:r>
        <w:t>?</w:t>
      </w:r>
    </w:p>
  </w:comment>
  <w:comment w:id="14" w:author="Declan Taylor" w:date="2021-10-24T15:31:00Z" w:initials="DT">
    <w:p w14:paraId="7892044E" w14:textId="77777777" w:rsidR="00E94411" w:rsidRDefault="00E94411" w:rsidP="00E94411">
      <w:pPr>
        <w:pStyle w:val="CommentText"/>
      </w:pPr>
      <w:r>
        <w:rPr>
          <w:rStyle w:val="CommentReference"/>
        </w:rPr>
        <w:annotationRef/>
      </w:r>
      <w:r>
        <w:t>specimen?</w:t>
      </w:r>
    </w:p>
  </w:comment>
  <w:comment w:id="15" w:author="Declan Taylor" w:date="2021-10-25T20:17:00Z" w:initials="DT">
    <w:p w14:paraId="1F547927" w14:textId="201C458E" w:rsidR="00FB7DE1" w:rsidRDefault="00FB7DE1">
      <w:pPr>
        <w:pStyle w:val="CommentText"/>
      </w:pPr>
      <w:r>
        <w:rPr>
          <w:rStyle w:val="CommentReference"/>
        </w:rPr>
        <w:annotationRef/>
      </w:r>
      <w:r>
        <w:t>Paragraph break?</w:t>
      </w:r>
    </w:p>
  </w:comment>
  <w:comment w:id="16" w:author="Declan Taylor" w:date="2021-10-25T20:18:00Z" w:initials="DT">
    <w:p w14:paraId="0FDAE4D9" w14:textId="26D75AF1" w:rsidR="00552E58" w:rsidRDefault="00552E58">
      <w:pPr>
        <w:pStyle w:val="CommentText"/>
      </w:pPr>
      <w:r>
        <w:rPr>
          <w:rStyle w:val="CommentReference"/>
        </w:rPr>
        <w:annotationRef/>
      </w:r>
      <w:r>
        <w:t>Maybe we find multiple sources?</w:t>
      </w:r>
    </w:p>
  </w:comment>
  <w:comment w:id="17" w:author="Declan Taylor" w:date="2021-10-24T12:15:00Z" w:initials="DT">
    <w:p w14:paraId="14BC2E6F" w14:textId="77777777" w:rsidR="00E94411" w:rsidRDefault="00E94411" w:rsidP="00E94411">
      <w:pPr>
        <w:pStyle w:val="CommentText"/>
      </w:pPr>
      <w:r>
        <w:rPr>
          <w:rStyle w:val="CommentReference"/>
        </w:rPr>
        <w:annotationRef/>
      </w:r>
      <w:r>
        <w:t>Is this too colloquial?</w:t>
      </w:r>
    </w:p>
  </w:comment>
  <w:comment w:id="18" w:author="Declan Taylor" w:date="2021-10-24T17:39:00Z" w:initials="DT">
    <w:p w14:paraId="124E02D0" w14:textId="77777777" w:rsidR="00E94411" w:rsidRDefault="00E94411" w:rsidP="00E94411">
      <w:pPr>
        <w:pStyle w:val="CommentText"/>
      </w:pPr>
      <w:r>
        <w:rPr>
          <w:rStyle w:val="CommentReference"/>
        </w:rPr>
        <w:annotationRef/>
      </w:r>
      <w:r>
        <w:t>terminology</w:t>
      </w:r>
    </w:p>
  </w:comment>
  <w:comment w:id="19" w:author="Declan Taylor" w:date="2021-10-25T20:14:00Z" w:initials="DT">
    <w:p w14:paraId="303C3E0A" w14:textId="50C68557" w:rsidR="000D34FC" w:rsidRDefault="000D34FC">
      <w:pPr>
        <w:pStyle w:val="CommentText"/>
      </w:pPr>
      <w:r>
        <w:t xml:space="preserve">@Jon </w:t>
      </w:r>
      <w:r>
        <w:rPr>
          <w:rStyle w:val="CommentReference"/>
        </w:rPr>
        <w:annotationRef/>
      </w:r>
      <w:r>
        <w:t xml:space="preserve">Deeper would make more even annual </w:t>
      </w:r>
      <w:proofErr w:type="gramStart"/>
      <w:r>
        <w:t>temperatures</w:t>
      </w:r>
      <w:proofErr w:type="gramEnd"/>
      <w:r>
        <w:t xml:space="preserve"> wouldn’t it?</w:t>
      </w:r>
    </w:p>
  </w:comment>
  <w:comment w:id="20" w:author="Declan Taylor" w:date="2021-10-25T20:14:00Z" w:initials="DT">
    <w:p w14:paraId="535C71F5" w14:textId="4B9A3DD9" w:rsidR="0044339A" w:rsidRDefault="0044339A">
      <w:pPr>
        <w:pStyle w:val="CommentText"/>
      </w:pPr>
      <w:r>
        <w:rPr>
          <w:rStyle w:val="CommentReference"/>
        </w:rPr>
        <w:annotationRef/>
      </w:r>
      <w:r>
        <w:t>what depth?</w:t>
      </w:r>
    </w:p>
  </w:comment>
  <w:comment w:id="21" w:author="Declan Taylor" w:date="2021-10-25T20:15:00Z" w:initials="DT">
    <w:p w14:paraId="4D8FA045" w14:textId="7991B999" w:rsidR="0044339A" w:rsidRDefault="0044339A">
      <w:pPr>
        <w:pStyle w:val="CommentText"/>
      </w:pPr>
      <w:r>
        <w:rPr>
          <w:rStyle w:val="CommentReference"/>
        </w:rPr>
        <w:annotationRef/>
      </w:r>
      <w:r>
        <w:t xml:space="preserve">It could!? </w:t>
      </w:r>
      <w:proofErr w:type="gramStart"/>
      <w:r>
        <w:t>This needs</w:t>
      </w:r>
      <w:proofErr w:type="gramEnd"/>
      <w:r>
        <w:t xml:space="preserve"> citing.</w:t>
      </w:r>
    </w:p>
  </w:comment>
  <w:comment w:id="22" w:author="Declan Taylor" w:date="2021-10-25T20:16:00Z" w:initials="DT">
    <w:p w14:paraId="79D954F3" w14:textId="07776206" w:rsidR="00590A04" w:rsidRDefault="00590A04">
      <w:pPr>
        <w:pStyle w:val="CommentText"/>
      </w:pPr>
      <w:r>
        <w:rPr>
          <w:rStyle w:val="CommentReference"/>
        </w:rPr>
        <w:annotationRef/>
      </w:r>
      <w:r>
        <w:t xml:space="preserve">Confirm with </w:t>
      </w:r>
      <w:proofErr w:type="spellStart"/>
      <w:r>
        <w:t>Em</w:t>
      </w:r>
      <w:proofErr w:type="spellEnd"/>
    </w:p>
  </w:comment>
  <w:comment w:id="23" w:author="Declan Taylor" w:date="2021-10-25T20:21:00Z" w:initials="DT">
    <w:p w14:paraId="3BA11D85" w14:textId="21DAD18B" w:rsidR="009E6667" w:rsidRDefault="009E6667">
      <w:pPr>
        <w:pStyle w:val="CommentText"/>
      </w:pPr>
      <w:r>
        <w:rPr>
          <w:rStyle w:val="CommentReference"/>
        </w:rPr>
        <w:annotationRef/>
      </w:r>
      <w:proofErr w:type="spellStart"/>
      <w:r>
        <w:t>I’ma</w:t>
      </w:r>
      <w:proofErr w:type="spellEnd"/>
      <w:r>
        <w:t xml:space="preserve"> come back to this once we’ve got a scale together.</w:t>
      </w:r>
    </w:p>
  </w:comment>
  <w:comment w:id="24" w:author="Declan Taylor" w:date="2021-10-25T20:19:00Z" w:initials="DT">
    <w:p w14:paraId="0AC61480" w14:textId="2D973F3C" w:rsidR="00C6581D" w:rsidRDefault="00C6581D">
      <w:pPr>
        <w:pStyle w:val="CommentText"/>
      </w:pPr>
      <w:r>
        <w:rPr>
          <w:rStyle w:val="CommentReference"/>
        </w:rPr>
        <w:annotationRef/>
      </w:r>
      <w:r>
        <w:t xml:space="preserve">I don’t like this. </w:t>
      </w:r>
      <w:proofErr w:type="gramStart"/>
      <w:r>
        <w:t>Also</w:t>
      </w:r>
      <w:proofErr w:type="gramEnd"/>
      <w:r>
        <w:t xml:space="preserve"> I don’t like long methods LOL. Are we allowed to do a table or </w:t>
      </w:r>
      <w:proofErr w:type="spellStart"/>
      <w:r>
        <w:t>smthn</w:t>
      </w:r>
      <w:proofErr w:type="spellEnd"/>
      <w:r>
        <w:t>?</w:t>
      </w:r>
    </w:p>
  </w:comment>
  <w:comment w:id="25" w:author="Declan Taylor" w:date="2021-10-25T20:22:00Z" w:initials="DT">
    <w:p w14:paraId="7E92A491" w14:textId="141692FD" w:rsidR="00B30F3D" w:rsidRDefault="00B30F3D">
      <w:pPr>
        <w:pStyle w:val="CommentText"/>
      </w:pPr>
      <w:r>
        <w:rPr>
          <w:rStyle w:val="CommentReference"/>
        </w:rPr>
        <w:annotationRef/>
      </w:r>
      <w:proofErr w:type="gramStart"/>
      <w:r>
        <w:t>Fucking bomber</w:t>
      </w:r>
      <w:proofErr w:type="gramEnd"/>
      <w:r>
        <w:t xml:space="preserve"> paragraph Jon</w:t>
      </w:r>
    </w:p>
  </w:comment>
  <w:comment w:id="26" w:author="Declan Taylor" w:date="2021-10-25T20:22:00Z" w:initials="DT">
    <w:p w14:paraId="3E194BB6" w14:textId="27A1A062" w:rsidR="00B30F3D" w:rsidRDefault="00B30F3D">
      <w:pPr>
        <w:pStyle w:val="CommentText"/>
      </w:pPr>
      <w:r>
        <w:rPr>
          <w:rStyle w:val="CommentReference"/>
        </w:rPr>
        <w:annotationRef/>
      </w:r>
      <w:r>
        <w:t>I feel like we can have some scale for wasting</w:t>
      </w:r>
    </w:p>
  </w:comment>
  <w:comment w:id="27" w:author="Declan Taylor" w:date="2021-10-24T12:35:00Z" w:initials="DT">
    <w:p w14:paraId="25206EAB" w14:textId="77777777" w:rsidR="00261139" w:rsidRDefault="00261139">
      <w:pPr>
        <w:pStyle w:val="CommentText"/>
      </w:pPr>
      <w:r>
        <w:rPr>
          <w:rStyle w:val="CommentReference"/>
        </w:rPr>
        <w:annotationRef/>
      </w:r>
      <w:r>
        <w:t>replicates</w:t>
      </w:r>
    </w:p>
    <w:p w14:paraId="6E8450AF" w14:textId="77777777" w:rsidR="00254685" w:rsidRDefault="00401A62">
      <w:pPr>
        <w:pStyle w:val="CommentText"/>
      </w:pPr>
      <w:r>
        <w:t>big vs small aquaria</w:t>
      </w:r>
    </w:p>
    <w:p w14:paraId="5DA392FD" w14:textId="0C247AB6" w:rsidR="00401A62" w:rsidRDefault="00401A62">
      <w:pPr>
        <w:pStyle w:val="CommentText"/>
      </w:pPr>
    </w:p>
  </w:comment>
  <w:comment w:id="28" w:author="Declan Taylor" w:date="2021-10-24T12:38:00Z" w:initials="DT">
    <w:p w14:paraId="2C0E5E85" w14:textId="472E748C" w:rsidR="00BE5F5D" w:rsidRDefault="00BE5F5D">
      <w:pPr>
        <w:pStyle w:val="CommentText"/>
      </w:pPr>
      <w:r>
        <w:rPr>
          <w:rStyle w:val="CommentReference"/>
        </w:rPr>
        <w:annotationRef/>
      </w:r>
      <w:r w:rsidR="00A510FC">
        <w:t>How to interpret: be faster to escape from heat, slow down as they start to suffe</w:t>
      </w:r>
      <w:r w:rsidR="005D0176">
        <w:t>r</w:t>
      </w:r>
      <w:r w:rsidR="00A510FC">
        <w:t xml:space="preserve"> sever heat effects.</w:t>
      </w:r>
    </w:p>
  </w:comment>
  <w:comment w:id="29" w:author="Declan Taylor" w:date="2021-10-24T11:21:00Z" w:initials="DT">
    <w:p w14:paraId="0D6D8215" w14:textId="3B3999B3" w:rsidR="003B7B72" w:rsidRDefault="003B7B72">
      <w:pPr>
        <w:pStyle w:val="CommentText"/>
      </w:pPr>
      <w:r>
        <w:rPr>
          <w:rStyle w:val="CommentReference"/>
        </w:rPr>
        <w:annotationRef/>
      </w:r>
      <w:r>
        <w:t xml:space="preserve">SANDRA: </w:t>
      </w:r>
      <w:r w:rsidR="00744DC3">
        <w:t>wasting test?</w:t>
      </w:r>
      <w:r w:rsidR="00F56E73">
        <w:t xml:space="preserve"> rough ‘</w:t>
      </w:r>
      <w:proofErr w:type="spellStart"/>
      <w:r w:rsidR="00F56E73">
        <w:t>em</w:t>
      </w:r>
      <w:proofErr w:type="spellEnd"/>
      <w:r w:rsidR="00F56E73">
        <w:t xml:space="preserve"> up a little bit? does it control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7189C8" w15:done="0"/>
  <w15:commentEx w15:paraId="227C3F37" w15:done="0"/>
  <w15:commentEx w15:paraId="1684FD4E" w15:done="0"/>
  <w15:commentEx w15:paraId="417D7549" w15:done="0"/>
  <w15:commentEx w15:paraId="0509581A" w15:done="0"/>
  <w15:commentEx w15:paraId="202CA862" w15:done="0"/>
  <w15:commentEx w15:paraId="11BFC3BF" w15:done="0"/>
  <w15:commentEx w15:paraId="093BF435" w15:done="0"/>
  <w15:commentEx w15:paraId="151575FF" w15:done="0"/>
  <w15:commentEx w15:paraId="0182C000" w15:done="0"/>
  <w15:commentEx w15:paraId="3C5F38E3" w15:done="0"/>
  <w15:commentEx w15:paraId="480CD16C" w15:done="0"/>
  <w15:commentEx w15:paraId="2C7534A9" w15:done="0"/>
  <w15:commentEx w15:paraId="4C0F0DD2" w15:done="0"/>
  <w15:commentEx w15:paraId="7892044E" w15:done="0"/>
  <w15:commentEx w15:paraId="1F547927" w15:done="0"/>
  <w15:commentEx w15:paraId="0FDAE4D9" w15:done="0"/>
  <w15:commentEx w15:paraId="14BC2E6F" w15:done="0"/>
  <w15:commentEx w15:paraId="124E02D0" w15:done="0"/>
  <w15:commentEx w15:paraId="303C3E0A" w15:done="0"/>
  <w15:commentEx w15:paraId="535C71F5" w15:done="0"/>
  <w15:commentEx w15:paraId="4D8FA045" w15:done="0"/>
  <w15:commentEx w15:paraId="79D954F3" w15:done="0"/>
  <w15:commentEx w15:paraId="3BA11D85" w15:done="0"/>
  <w15:commentEx w15:paraId="0AC61480" w15:done="0"/>
  <w15:commentEx w15:paraId="7E92A491" w15:done="0"/>
  <w15:commentEx w15:paraId="3E194BB6" w15:done="0"/>
  <w15:commentEx w15:paraId="5DA392FD" w15:done="0"/>
  <w15:commentEx w15:paraId="2C0E5E85" w15:done="0"/>
  <w15:commentEx w15:paraId="0D6D82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9A6C" w16cex:dateUtc="2021-10-20T20:38:00Z"/>
  <w16cex:commentExtensible w16cex:durableId="251D23F3" w16cex:dateUtc="2021-10-22T18:50:00Z"/>
  <w16cex:commentExtensible w16cex:durableId="2521138F" w16cex:dateUtc="2021-10-25T18:29:00Z"/>
  <w16cex:commentExtensible w16cex:durableId="252113E7" w16cex:dateUtc="2021-10-21T04:52:00Z"/>
  <w16cex:commentExtensible w16cex:durableId="252113E6" w16cex:dateUtc="2021-10-21T04:57:00Z"/>
  <w16cex:commentExtensible w16cex:durableId="25217EF1" w16cex:dateUtc="2021-10-26T02:07:00Z"/>
  <w16cex:commentExtensible w16cex:durableId="25218657" w16cex:dateUtc="2021-10-26T02:39:00Z"/>
  <w16cex:commentExtensible w16cex:durableId="252187FE" w16cex:dateUtc="2021-10-26T02:46:00Z"/>
  <w16cex:commentExtensible w16cex:durableId="2521878C" w16cex:dateUtc="2021-10-26T02:44:00Z"/>
  <w16cex:commentExtensible w16cex:durableId="252189E4" w16cex:dateUtc="2021-10-26T02:54:00Z"/>
  <w16cex:commentExtensible w16cex:durableId="25218A1F" w16cex:dateUtc="2021-10-26T02:55:00Z"/>
  <w16cex:commentExtensible w16cex:durableId="2521896A" w16cex:dateUtc="2021-10-26T02:52:00Z"/>
  <w16cex:commentExtensible w16cex:durableId="252189F3" w16cex:dateUtc="2021-10-26T02:54:00Z"/>
  <w16cex:commentExtensible w16cex:durableId="252041E5" w16cex:dateUtc="2021-10-24T19:10:00Z"/>
  <w16cex:commentExtensible w16cex:durableId="252041E6" w16cex:dateUtc="2021-10-24T22:31:00Z"/>
  <w16cex:commentExtensible w16cex:durableId="25218F51" w16cex:dateUtc="2021-10-26T03:17:00Z"/>
  <w16cex:commentExtensible w16cex:durableId="25218F97" w16cex:dateUtc="2021-10-26T03:18:00Z"/>
  <w16cex:commentExtensible w16cex:durableId="252041E7" w16cex:dateUtc="2021-10-24T19:15:00Z"/>
  <w16cex:commentExtensible w16cex:durableId="252041E8" w16cex:dateUtc="2021-10-25T00:39:00Z"/>
  <w16cex:commentExtensible w16cex:durableId="25218E8F" w16cex:dateUtc="2021-10-26T03:14:00Z"/>
  <w16cex:commentExtensible w16cex:durableId="25218EBB" w16cex:dateUtc="2021-10-26T03:14:00Z"/>
  <w16cex:commentExtensible w16cex:durableId="25218EF8" w16cex:dateUtc="2021-10-26T03:15:00Z"/>
  <w16cex:commentExtensible w16cex:durableId="25218F0F" w16cex:dateUtc="2021-10-26T03:16:00Z"/>
  <w16cex:commentExtensible w16cex:durableId="2521903E" w16cex:dateUtc="2021-10-26T03:21:00Z"/>
  <w16cex:commentExtensible w16cex:durableId="25218FDB" w16cex:dateUtc="2021-10-26T03:19:00Z"/>
  <w16cex:commentExtensible w16cex:durableId="2521908C" w16cex:dateUtc="2021-10-26T03:22:00Z"/>
  <w16cex:commentExtensible w16cex:durableId="25219081" w16cex:dateUtc="2021-10-26T03:22:00Z"/>
  <w16cex:commentExtensible w16cex:durableId="251FD174" w16cex:dateUtc="2021-10-24T19:35:00Z"/>
  <w16cex:commentExtensible w16cex:durableId="251FD25E" w16cex:dateUtc="2021-10-24T19:38:00Z"/>
  <w16cex:commentExtensible w16cex:durableId="251FC04C" w16cex:dateUtc="2021-10-24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7189C8" w16cid:durableId="251A9A6C"/>
  <w16cid:commentId w16cid:paraId="227C3F37" w16cid:durableId="251D23F3"/>
  <w16cid:commentId w16cid:paraId="1684FD4E" w16cid:durableId="2521138F"/>
  <w16cid:commentId w16cid:paraId="417D7549" w16cid:durableId="252113E7"/>
  <w16cid:commentId w16cid:paraId="0509581A" w16cid:durableId="252113E6"/>
  <w16cid:commentId w16cid:paraId="202CA862" w16cid:durableId="25217EF1"/>
  <w16cid:commentId w16cid:paraId="11BFC3BF" w16cid:durableId="25218657"/>
  <w16cid:commentId w16cid:paraId="093BF435" w16cid:durableId="252187FE"/>
  <w16cid:commentId w16cid:paraId="151575FF" w16cid:durableId="2521878C"/>
  <w16cid:commentId w16cid:paraId="0182C000" w16cid:durableId="252189E4"/>
  <w16cid:commentId w16cid:paraId="3C5F38E3" w16cid:durableId="25218A1F"/>
  <w16cid:commentId w16cid:paraId="480CD16C" w16cid:durableId="2521896A"/>
  <w16cid:commentId w16cid:paraId="2C7534A9" w16cid:durableId="252189F3"/>
  <w16cid:commentId w16cid:paraId="4C0F0DD2" w16cid:durableId="252041E5"/>
  <w16cid:commentId w16cid:paraId="7892044E" w16cid:durableId="252041E6"/>
  <w16cid:commentId w16cid:paraId="1F547927" w16cid:durableId="25218F51"/>
  <w16cid:commentId w16cid:paraId="0FDAE4D9" w16cid:durableId="25218F97"/>
  <w16cid:commentId w16cid:paraId="14BC2E6F" w16cid:durableId="252041E7"/>
  <w16cid:commentId w16cid:paraId="124E02D0" w16cid:durableId="252041E8"/>
  <w16cid:commentId w16cid:paraId="303C3E0A" w16cid:durableId="25218E8F"/>
  <w16cid:commentId w16cid:paraId="535C71F5" w16cid:durableId="25218EBB"/>
  <w16cid:commentId w16cid:paraId="4D8FA045" w16cid:durableId="25218EF8"/>
  <w16cid:commentId w16cid:paraId="79D954F3" w16cid:durableId="25218F0F"/>
  <w16cid:commentId w16cid:paraId="3BA11D85" w16cid:durableId="2521903E"/>
  <w16cid:commentId w16cid:paraId="0AC61480" w16cid:durableId="25218FDB"/>
  <w16cid:commentId w16cid:paraId="7E92A491" w16cid:durableId="2521908C"/>
  <w16cid:commentId w16cid:paraId="3E194BB6" w16cid:durableId="25219081"/>
  <w16cid:commentId w16cid:paraId="5DA392FD" w16cid:durableId="251FD174"/>
  <w16cid:commentId w16cid:paraId="2C0E5E85" w16cid:durableId="251FD25E"/>
  <w16cid:commentId w16cid:paraId="0D6D8215" w16cid:durableId="251FC0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4FC11" w14:textId="77777777" w:rsidR="00FD794A" w:rsidRDefault="00FD794A" w:rsidP="004A30D1">
      <w:r>
        <w:separator/>
      </w:r>
    </w:p>
  </w:endnote>
  <w:endnote w:type="continuationSeparator" w:id="0">
    <w:p w14:paraId="12039B7B" w14:textId="77777777" w:rsidR="00FD794A" w:rsidRDefault="00FD794A" w:rsidP="004A30D1">
      <w:r>
        <w:continuationSeparator/>
      </w:r>
    </w:p>
  </w:endnote>
  <w:endnote w:type="continuationNotice" w:id="1">
    <w:p w14:paraId="0A24A760" w14:textId="77777777" w:rsidR="00FD794A" w:rsidRDefault="00FD79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EE6E8" w14:textId="77777777" w:rsidR="00FD794A" w:rsidRDefault="00FD794A" w:rsidP="004A30D1">
      <w:r>
        <w:separator/>
      </w:r>
    </w:p>
  </w:footnote>
  <w:footnote w:type="continuationSeparator" w:id="0">
    <w:p w14:paraId="6FF3F89F" w14:textId="77777777" w:rsidR="00FD794A" w:rsidRDefault="00FD794A" w:rsidP="004A30D1">
      <w:r>
        <w:continuationSeparator/>
      </w:r>
    </w:p>
  </w:footnote>
  <w:footnote w:type="continuationNotice" w:id="1">
    <w:p w14:paraId="79EC4719" w14:textId="77777777" w:rsidR="00FD794A" w:rsidRDefault="00FD79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77195"/>
    <w:multiLevelType w:val="hybridMultilevel"/>
    <w:tmpl w:val="9F621E38"/>
    <w:lvl w:ilvl="0" w:tplc="10090001">
      <w:start w:val="1"/>
      <w:numFmt w:val="bullet"/>
      <w:lvlText w:val=""/>
      <w:lvlJc w:val="left"/>
      <w:pPr>
        <w:ind w:left="773" w:hanging="360"/>
      </w:pPr>
      <w:rPr>
        <w:rFonts w:ascii="Symbol" w:hAnsi="Symbol" w:hint="default"/>
      </w:rPr>
    </w:lvl>
    <w:lvl w:ilvl="1" w:tplc="10090003">
      <w:start w:val="1"/>
      <w:numFmt w:val="bullet"/>
      <w:lvlText w:val="o"/>
      <w:lvlJc w:val="left"/>
      <w:pPr>
        <w:ind w:left="1493" w:hanging="360"/>
      </w:pPr>
      <w:rPr>
        <w:rFonts w:ascii="Courier New" w:hAnsi="Courier New" w:cs="Courier New" w:hint="default"/>
      </w:rPr>
    </w:lvl>
    <w:lvl w:ilvl="2" w:tplc="10090005">
      <w:start w:val="1"/>
      <w:numFmt w:val="bullet"/>
      <w:lvlText w:val=""/>
      <w:lvlJc w:val="left"/>
      <w:pPr>
        <w:ind w:left="2213" w:hanging="360"/>
      </w:pPr>
      <w:rPr>
        <w:rFonts w:ascii="Wingdings" w:hAnsi="Wingdings" w:hint="default"/>
      </w:rPr>
    </w:lvl>
    <w:lvl w:ilvl="3" w:tplc="10090001">
      <w:start w:val="1"/>
      <w:numFmt w:val="bullet"/>
      <w:lvlText w:val=""/>
      <w:lvlJc w:val="left"/>
      <w:pPr>
        <w:ind w:left="2933" w:hanging="360"/>
      </w:pPr>
      <w:rPr>
        <w:rFonts w:ascii="Symbol" w:hAnsi="Symbol" w:hint="default"/>
      </w:rPr>
    </w:lvl>
    <w:lvl w:ilvl="4" w:tplc="10090003" w:tentative="1">
      <w:start w:val="1"/>
      <w:numFmt w:val="bullet"/>
      <w:lvlText w:val="o"/>
      <w:lvlJc w:val="left"/>
      <w:pPr>
        <w:ind w:left="3653" w:hanging="360"/>
      </w:pPr>
      <w:rPr>
        <w:rFonts w:ascii="Courier New" w:hAnsi="Courier New" w:cs="Courier New" w:hint="default"/>
      </w:rPr>
    </w:lvl>
    <w:lvl w:ilvl="5" w:tplc="10090005" w:tentative="1">
      <w:start w:val="1"/>
      <w:numFmt w:val="bullet"/>
      <w:lvlText w:val=""/>
      <w:lvlJc w:val="left"/>
      <w:pPr>
        <w:ind w:left="4373" w:hanging="360"/>
      </w:pPr>
      <w:rPr>
        <w:rFonts w:ascii="Wingdings" w:hAnsi="Wingdings" w:hint="default"/>
      </w:rPr>
    </w:lvl>
    <w:lvl w:ilvl="6" w:tplc="10090001" w:tentative="1">
      <w:start w:val="1"/>
      <w:numFmt w:val="bullet"/>
      <w:lvlText w:val=""/>
      <w:lvlJc w:val="left"/>
      <w:pPr>
        <w:ind w:left="5093" w:hanging="360"/>
      </w:pPr>
      <w:rPr>
        <w:rFonts w:ascii="Symbol" w:hAnsi="Symbol" w:hint="default"/>
      </w:rPr>
    </w:lvl>
    <w:lvl w:ilvl="7" w:tplc="10090003" w:tentative="1">
      <w:start w:val="1"/>
      <w:numFmt w:val="bullet"/>
      <w:lvlText w:val="o"/>
      <w:lvlJc w:val="left"/>
      <w:pPr>
        <w:ind w:left="5813" w:hanging="360"/>
      </w:pPr>
      <w:rPr>
        <w:rFonts w:ascii="Courier New" w:hAnsi="Courier New" w:cs="Courier New" w:hint="default"/>
      </w:rPr>
    </w:lvl>
    <w:lvl w:ilvl="8" w:tplc="10090005" w:tentative="1">
      <w:start w:val="1"/>
      <w:numFmt w:val="bullet"/>
      <w:lvlText w:val=""/>
      <w:lvlJc w:val="left"/>
      <w:pPr>
        <w:ind w:left="6533" w:hanging="360"/>
      </w:pPr>
      <w:rPr>
        <w:rFonts w:ascii="Wingdings" w:hAnsi="Wingdings" w:hint="default"/>
      </w:rPr>
    </w:lvl>
  </w:abstractNum>
  <w:abstractNum w:abstractNumId="1" w15:restartNumberingAfterBreak="0">
    <w:nsid w:val="17792345"/>
    <w:multiLevelType w:val="hybridMultilevel"/>
    <w:tmpl w:val="8F10B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707C1"/>
    <w:multiLevelType w:val="hybridMultilevel"/>
    <w:tmpl w:val="57EEA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D69B2"/>
    <w:multiLevelType w:val="hybridMultilevel"/>
    <w:tmpl w:val="34422E10"/>
    <w:lvl w:ilvl="0" w:tplc="94064E8C">
      <w:start w:val="1"/>
      <w:numFmt w:val="bullet"/>
      <w:lvlText w:val=""/>
      <w:lvlJc w:val="left"/>
      <w:pPr>
        <w:ind w:left="720" w:hanging="360"/>
      </w:pPr>
      <w:rPr>
        <w:rFonts w:ascii="Symbol" w:hAnsi="Symbol" w:hint="default"/>
      </w:rPr>
    </w:lvl>
    <w:lvl w:ilvl="1" w:tplc="E79C10E8">
      <w:start w:val="1"/>
      <w:numFmt w:val="bullet"/>
      <w:lvlText w:val="o"/>
      <w:lvlJc w:val="left"/>
      <w:pPr>
        <w:ind w:left="1440" w:hanging="360"/>
      </w:pPr>
      <w:rPr>
        <w:rFonts w:ascii="Courier New" w:hAnsi="Courier New" w:hint="default"/>
      </w:rPr>
    </w:lvl>
    <w:lvl w:ilvl="2" w:tplc="E59C0DFA">
      <w:start w:val="1"/>
      <w:numFmt w:val="bullet"/>
      <w:lvlText w:val=""/>
      <w:lvlJc w:val="left"/>
      <w:pPr>
        <w:ind w:left="2160" w:hanging="360"/>
      </w:pPr>
      <w:rPr>
        <w:rFonts w:ascii="Wingdings" w:hAnsi="Wingdings" w:hint="default"/>
      </w:rPr>
    </w:lvl>
    <w:lvl w:ilvl="3" w:tplc="AE069160">
      <w:start w:val="1"/>
      <w:numFmt w:val="bullet"/>
      <w:lvlText w:val=""/>
      <w:lvlJc w:val="left"/>
      <w:pPr>
        <w:ind w:left="2880" w:hanging="360"/>
      </w:pPr>
      <w:rPr>
        <w:rFonts w:ascii="Symbol" w:hAnsi="Symbol" w:hint="default"/>
      </w:rPr>
    </w:lvl>
    <w:lvl w:ilvl="4" w:tplc="B7B893CC">
      <w:start w:val="1"/>
      <w:numFmt w:val="bullet"/>
      <w:lvlText w:val="o"/>
      <w:lvlJc w:val="left"/>
      <w:pPr>
        <w:ind w:left="3600" w:hanging="360"/>
      </w:pPr>
      <w:rPr>
        <w:rFonts w:ascii="Courier New" w:hAnsi="Courier New" w:hint="default"/>
      </w:rPr>
    </w:lvl>
    <w:lvl w:ilvl="5" w:tplc="92FE9134">
      <w:start w:val="1"/>
      <w:numFmt w:val="bullet"/>
      <w:lvlText w:val=""/>
      <w:lvlJc w:val="left"/>
      <w:pPr>
        <w:ind w:left="4320" w:hanging="360"/>
      </w:pPr>
      <w:rPr>
        <w:rFonts w:ascii="Wingdings" w:hAnsi="Wingdings" w:hint="default"/>
      </w:rPr>
    </w:lvl>
    <w:lvl w:ilvl="6" w:tplc="E6EEECF8">
      <w:start w:val="1"/>
      <w:numFmt w:val="bullet"/>
      <w:lvlText w:val=""/>
      <w:lvlJc w:val="left"/>
      <w:pPr>
        <w:ind w:left="5040" w:hanging="360"/>
      </w:pPr>
      <w:rPr>
        <w:rFonts w:ascii="Symbol" w:hAnsi="Symbol" w:hint="default"/>
      </w:rPr>
    </w:lvl>
    <w:lvl w:ilvl="7" w:tplc="8C9CB458">
      <w:start w:val="1"/>
      <w:numFmt w:val="bullet"/>
      <w:lvlText w:val="o"/>
      <w:lvlJc w:val="left"/>
      <w:pPr>
        <w:ind w:left="5760" w:hanging="360"/>
      </w:pPr>
      <w:rPr>
        <w:rFonts w:ascii="Courier New" w:hAnsi="Courier New" w:hint="default"/>
      </w:rPr>
    </w:lvl>
    <w:lvl w:ilvl="8" w:tplc="2D2448FC">
      <w:start w:val="1"/>
      <w:numFmt w:val="bullet"/>
      <w:lvlText w:val=""/>
      <w:lvlJc w:val="left"/>
      <w:pPr>
        <w:ind w:left="6480" w:hanging="360"/>
      </w:pPr>
      <w:rPr>
        <w:rFonts w:ascii="Wingdings" w:hAnsi="Wingdings" w:hint="default"/>
      </w:rPr>
    </w:lvl>
  </w:abstractNum>
  <w:abstractNum w:abstractNumId="4"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6D0613"/>
    <w:multiLevelType w:val="hybridMultilevel"/>
    <w:tmpl w:val="5F98C8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BE116F"/>
    <w:multiLevelType w:val="hybridMultilevel"/>
    <w:tmpl w:val="ADD8E266"/>
    <w:lvl w:ilvl="0" w:tplc="54B06128">
      <w:start w:val="6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260166"/>
    <w:multiLevelType w:val="hybridMultilevel"/>
    <w:tmpl w:val="FFFFFFFF"/>
    <w:lvl w:ilvl="0" w:tplc="9C9ED956">
      <w:start w:val="1"/>
      <w:numFmt w:val="bullet"/>
      <w:lvlText w:val=""/>
      <w:lvlJc w:val="left"/>
      <w:pPr>
        <w:ind w:left="720" w:hanging="360"/>
      </w:pPr>
      <w:rPr>
        <w:rFonts w:ascii="Symbol" w:hAnsi="Symbol" w:hint="default"/>
      </w:rPr>
    </w:lvl>
    <w:lvl w:ilvl="1" w:tplc="71BA74C8">
      <w:start w:val="1"/>
      <w:numFmt w:val="bullet"/>
      <w:lvlText w:val="o"/>
      <w:lvlJc w:val="left"/>
      <w:pPr>
        <w:ind w:left="1440" w:hanging="360"/>
      </w:pPr>
      <w:rPr>
        <w:rFonts w:ascii="Courier New" w:hAnsi="Courier New" w:hint="default"/>
      </w:rPr>
    </w:lvl>
    <w:lvl w:ilvl="2" w:tplc="9BD85740">
      <w:start w:val="1"/>
      <w:numFmt w:val="bullet"/>
      <w:lvlText w:val=""/>
      <w:lvlJc w:val="left"/>
      <w:pPr>
        <w:ind w:left="2160" w:hanging="360"/>
      </w:pPr>
      <w:rPr>
        <w:rFonts w:ascii="Wingdings" w:hAnsi="Wingdings" w:hint="default"/>
      </w:rPr>
    </w:lvl>
    <w:lvl w:ilvl="3" w:tplc="9E00EFF8">
      <w:start w:val="1"/>
      <w:numFmt w:val="bullet"/>
      <w:lvlText w:val=""/>
      <w:lvlJc w:val="left"/>
      <w:pPr>
        <w:ind w:left="2880" w:hanging="360"/>
      </w:pPr>
      <w:rPr>
        <w:rFonts w:ascii="Symbol" w:hAnsi="Symbol" w:hint="default"/>
      </w:rPr>
    </w:lvl>
    <w:lvl w:ilvl="4" w:tplc="A1C450E2">
      <w:start w:val="1"/>
      <w:numFmt w:val="bullet"/>
      <w:lvlText w:val="o"/>
      <w:lvlJc w:val="left"/>
      <w:pPr>
        <w:ind w:left="3600" w:hanging="360"/>
      </w:pPr>
      <w:rPr>
        <w:rFonts w:ascii="Courier New" w:hAnsi="Courier New" w:hint="default"/>
      </w:rPr>
    </w:lvl>
    <w:lvl w:ilvl="5" w:tplc="762A894A">
      <w:start w:val="1"/>
      <w:numFmt w:val="bullet"/>
      <w:lvlText w:val=""/>
      <w:lvlJc w:val="left"/>
      <w:pPr>
        <w:ind w:left="4320" w:hanging="360"/>
      </w:pPr>
      <w:rPr>
        <w:rFonts w:ascii="Wingdings" w:hAnsi="Wingdings" w:hint="default"/>
      </w:rPr>
    </w:lvl>
    <w:lvl w:ilvl="6" w:tplc="555281F8">
      <w:start w:val="1"/>
      <w:numFmt w:val="bullet"/>
      <w:lvlText w:val=""/>
      <w:lvlJc w:val="left"/>
      <w:pPr>
        <w:ind w:left="5040" w:hanging="360"/>
      </w:pPr>
      <w:rPr>
        <w:rFonts w:ascii="Symbol" w:hAnsi="Symbol" w:hint="default"/>
      </w:rPr>
    </w:lvl>
    <w:lvl w:ilvl="7" w:tplc="817A9216">
      <w:start w:val="1"/>
      <w:numFmt w:val="bullet"/>
      <w:lvlText w:val="o"/>
      <w:lvlJc w:val="left"/>
      <w:pPr>
        <w:ind w:left="5760" w:hanging="360"/>
      </w:pPr>
      <w:rPr>
        <w:rFonts w:ascii="Courier New" w:hAnsi="Courier New" w:hint="default"/>
      </w:rPr>
    </w:lvl>
    <w:lvl w:ilvl="8" w:tplc="F0826C8A">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7"/>
  </w:num>
  <w:num w:numId="5">
    <w:abstractNumId w:val="1"/>
  </w:num>
  <w:num w:numId="6">
    <w:abstractNumId w:val="0"/>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rson w15:author="Jonathan Farr">
    <w15:presenceInfo w15:providerId="Windows Live" w15:userId="f6593cf580e5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5A7"/>
    <w:rsid w:val="00000905"/>
    <w:rsid w:val="00004EDD"/>
    <w:rsid w:val="00005C28"/>
    <w:rsid w:val="00006029"/>
    <w:rsid w:val="00007000"/>
    <w:rsid w:val="00011D21"/>
    <w:rsid w:val="00012D3C"/>
    <w:rsid w:val="00017A8E"/>
    <w:rsid w:val="0002037E"/>
    <w:rsid w:val="00020ABE"/>
    <w:rsid w:val="00020D3A"/>
    <w:rsid w:val="00023C1C"/>
    <w:rsid w:val="00024AD3"/>
    <w:rsid w:val="00026572"/>
    <w:rsid w:val="00027D6F"/>
    <w:rsid w:val="00027FAB"/>
    <w:rsid w:val="00036850"/>
    <w:rsid w:val="000515FC"/>
    <w:rsid w:val="00056C99"/>
    <w:rsid w:val="000612D0"/>
    <w:rsid w:val="0006170C"/>
    <w:rsid w:val="00061BC2"/>
    <w:rsid w:val="000627C9"/>
    <w:rsid w:val="00064A5E"/>
    <w:rsid w:val="0007281C"/>
    <w:rsid w:val="00075FED"/>
    <w:rsid w:val="00077D3C"/>
    <w:rsid w:val="00082AF6"/>
    <w:rsid w:val="000863AF"/>
    <w:rsid w:val="00091D87"/>
    <w:rsid w:val="00093187"/>
    <w:rsid w:val="00093DAB"/>
    <w:rsid w:val="00094DE3"/>
    <w:rsid w:val="0009556D"/>
    <w:rsid w:val="00095881"/>
    <w:rsid w:val="0009789E"/>
    <w:rsid w:val="000A1234"/>
    <w:rsid w:val="000A437D"/>
    <w:rsid w:val="000A545E"/>
    <w:rsid w:val="000B25C5"/>
    <w:rsid w:val="000B4BEC"/>
    <w:rsid w:val="000B6BA7"/>
    <w:rsid w:val="000C00A6"/>
    <w:rsid w:val="000C1826"/>
    <w:rsid w:val="000C1D08"/>
    <w:rsid w:val="000C2341"/>
    <w:rsid w:val="000C3502"/>
    <w:rsid w:val="000C5295"/>
    <w:rsid w:val="000C743F"/>
    <w:rsid w:val="000D1355"/>
    <w:rsid w:val="000D24E0"/>
    <w:rsid w:val="000D2941"/>
    <w:rsid w:val="000D2EBF"/>
    <w:rsid w:val="000D34FC"/>
    <w:rsid w:val="000D3C29"/>
    <w:rsid w:val="000D56E1"/>
    <w:rsid w:val="000E285A"/>
    <w:rsid w:val="000E293B"/>
    <w:rsid w:val="000E2994"/>
    <w:rsid w:val="000E4884"/>
    <w:rsid w:val="000E56BA"/>
    <w:rsid w:val="000E78EA"/>
    <w:rsid w:val="000E7E5E"/>
    <w:rsid w:val="000F138E"/>
    <w:rsid w:val="000F36FD"/>
    <w:rsid w:val="000F4B7A"/>
    <w:rsid w:val="000F4E9B"/>
    <w:rsid w:val="000F50FD"/>
    <w:rsid w:val="000F5518"/>
    <w:rsid w:val="000F7CC6"/>
    <w:rsid w:val="00101AE0"/>
    <w:rsid w:val="0010248E"/>
    <w:rsid w:val="00102BDC"/>
    <w:rsid w:val="0010340D"/>
    <w:rsid w:val="00104D33"/>
    <w:rsid w:val="0010518C"/>
    <w:rsid w:val="00105FB4"/>
    <w:rsid w:val="001064CD"/>
    <w:rsid w:val="0010662E"/>
    <w:rsid w:val="00107468"/>
    <w:rsid w:val="00112F62"/>
    <w:rsid w:val="00114520"/>
    <w:rsid w:val="001161C2"/>
    <w:rsid w:val="00132D42"/>
    <w:rsid w:val="001338B1"/>
    <w:rsid w:val="00133BF0"/>
    <w:rsid w:val="00134FFF"/>
    <w:rsid w:val="00140D5A"/>
    <w:rsid w:val="0014265B"/>
    <w:rsid w:val="00144AF0"/>
    <w:rsid w:val="0014600A"/>
    <w:rsid w:val="00146390"/>
    <w:rsid w:val="00146859"/>
    <w:rsid w:val="0014723C"/>
    <w:rsid w:val="00160208"/>
    <w:rsid w:val="00160F9B"/>
    <w:rsid w:val="00161807"/>
    <w:rsid w:val="00162EE8"/>
    <w:rsid w:val="001633F8"/>
    <w:rsid w:val="00165A59"/>
    <w:rsid w:val="00165AE7"/>
    <w:rsid w:val="00170336"/>
    <w:rsid w:val="00171DA3"/>
    <w:rsid w:val="001731C9"/>
    <w:rsid w:val="001740CC"/>
    <w:rsid w:val="00174DAF"/>
    <w:rsid w:val="0017541A"/>
    <w:rsid w:val="0017552F"/>
    <w:rsid w:val="0017660D"/>
    <w:rsid w:val="00176CEA"/>
    <w:rsid w:val="00181108"/>
    <w:rsid w:val="001825D9"/>
    <w:rsid w:val="00184F85"/>
    <w:rsid w:val="00191613"/>
    <w:rsid w:val="00191FFC"/>
    <w:rsid w:val="001943D2"/>
    <w:rsid w:val="00194833"/>
    <w:rsid w:val="0019549B"/>
    <w:rsid w:val="0019572A"/>
    <w:rsid w:val="00197167"/>
    <w:rsid w:val="001A464E"/>
    <w:rsid w:val="001A5340"/>
    <w:rsid w:val="001A5D80"/>
    <w:rsid w:val="001B09D8"/>
    <w:rsid w:val="001B2FFD"/>
    <w:rsid w:val="001B45CD"/>
    <w:rsid w:val="001B5F66"/>
    <w:rsid w:val="001B7BC4"/>
    <w:rsid w:val="001C027C"/>
    <w:rsid w:val="001C7C36"/>
    <w:rsid w:val="001D179F"/>
    <w:rsid w:val="001D1F89"/>
    <w:rsid w:val="001D223B"/>
    <w:rsid w:val="001D281E"/>
    <w:rsid w:val="001D5E77"/>
    <w:rsid w:val="001D6611"/>
    <w:rsid w:val="001D6D4D"/>
    <w:rsid w:val="001E227A"/>
    <w:rsid w:val="001E40CE"/>
    <w:rsid w:val="001F237E"/>
    <w:rsid w:val="001F449E"/>
    <w:rsid w:val="001F53CA"/>
    <w:rsid w:val="001F6184"/>
    <w:rsid w:val="001F6852"/>
    <w:rsid w:val="0020461A"/>
    <w:rsid w:val="0020484C"/>
    <w:rsid w:val="00206B3E"/>
    <w:rsid w:val="0021108E"/>
    <w:rsid w:val="00212FB0"/>
    <w:rsid w:val="00213643"/>
    <w:rsid w:val="00213A67"/>
    <w:rsid w:val="00213F0C"/>
    <w:rsid w:val="0021659D"/>
    <w:rsid w:val="002173C0"/>
    <w:rsid w:val="0021740B"/>
    <w:rsid w:val="00217414"/>
    <w:rsid w:val="0022222F"/>
    <w:rsid w:val="00223ADA"/>
    <w:rsid w:val="00225CA2"/>
    <w:rsid w:val="00226387"/>
    <w:rsid w:val="0022664E"/>
    <w:rsid w:val="00226782"/>
    <w:rsid w:val="002305B9"/>
    <w:rsid w:val="00230BA5"/>
    <w:rsid w:val="00233595"/>
    <w:rsid w:val="00236C87"/>
    <w:rsid w:val="0023744F"/>
    <w:rsid w:val="00251C2E"/>
    <w:rsid w:val="00252A94"/>
    <w:rsid w:val="00253DAE"/>
    <w:rsid w:val="00254685"/>
    <w:rsid w:val="00254BF0"/>
    <w:rsid w:val="00257CB7"/>
    <w:rsid w:val="002606DA"/>
    <w:rsid w:val="00261139"/>
    <w:rsid w:val="002627C0"/>
    <w:rsid w:val="0026325A"/>
    <w:rsid w:val="00266358"/>
    <w:rsid w:val="00266429"/>
    <w:rsid w:val="0027324B"/>
    <w:rsid w:val="0027385D"/>
    <w:rsid w:val="00274FBA"/>
    <w:rsid w:val="002775F3"/>
    <w:rsid w:val="002807D5"/>
    <w:rsid w:val="002809A2"/>
    <w:rsid w:val="00284448"/>
    <w:rsid w:val="0028712D"/>
    <w:rsid w:val="0028775F"/>
    <w:rsid w:val="002916D9"/>
    <w:rsid w:val="00292602"/>
    <w:rsid w:val="002946DD"/>
    <w:rsid w:val="002975EC"/>
    <w:rsid w:val="002A149B"/>
    <w:rsid w:val="002A5CFF"/>
    <w:rsid w:val="002A5E92"/>
    <w:rsid w:val="002A5F3B"/>
    <w:rsid w:val="002B1B0C"/>
    <w:rsid w:val="002B2B37"/>
    <w:rsid w:val="002B3BA9"/>
    <w:rsid w:val="002B44EF"/>
    <w:rsid w:val="002B608D"/>
    <w:rsid w:val="002C5709"/>
    <w:rsid w:val="002D134D"/>
    <w:rsid w:val="002D39D2"/>
    <w:rsid w:val="002E4853"/>
    <w:rsid w:val="002E5631"/>
    <w:rsid w:val="002E7C6C"/>
    <w:rsid w:val="002F0AD9"/>
    <w:rsid w:val="002F2593"/>
    <w:rsid w:val="002F2CD5"/>
    <w:rsid w:val="002F3080"/>
    <w:rsid w:val="002F317A"/>
    <w:rsid w:val="0030134B"/>
    <w:rsid w:val="00304C00"/>
    <w:rsid w:val="00310314"/>
    <w:rsid w:val="00312986"/>
    <w:rsid w:val="00314B50"/>
    <w:rsid w:val="00317A17"/>
    <w:rsid w:val="00317DF8"/>
    <w:rsid w:val="003204CB"/>
    <w:rsid w:val="00320CCD"/>
    <w:rsid w:val="00321751"/>
    <w:rsid w:val="00321E0A"/>
    <w:rsid w:val="00323A06"/>
    <w:rsid w:val="00325946"/>
    <w:rsid w:val="0032776C"/>
    <w:rsid w:val="00331C8D"/>
    <w:rsid w:val="00332AE5"/>
    <w:rsid w:val="00340BE7"/>
    <w:rsid w:val="00341FAC"/>
    <w:rsid w:val="003439D4"/>
    <w:rsid w:val="003445E4"/>
    <w:rsid w:val="0034467D"/>
    <w:rsid w:val="00345051"/>
    <w:rsid w:val="00345873"/>
    <w:rsid w:val="00346747"/>
    <w:rsid w:val="003514E0"/>
    <w:rsid w:val="00360387"/>
    <w:rsid w:val="003606FC"/>
    <w:rsid w:val="00362C3F"/>
    <w:rsid w:val="003646DA"/>
    <w:rsid w:val="003710D4"/>
    <w:rsid w:val="00372C05"/>
    <w:rsid w:val="00375599"/>
    <w:rsid w:val="00376DE9"/>
    <w:rsid w:val="0038273C"/>
    <w:rsid w:val="00383638"/>
    <w:rsid w:val="0038742A"/>
    <w:rsid w:val="003943D9"/>
    <w:rsid w:val="00394668"/>
    <w:rsid w:val="00394A9C"/>
    <w:rsid w:val="00395393"/>
    <w:rsid w:val="003A1EFF"/>
    <w:rsid w:val="003A1F3B"/>
    <w:rsid w:val="003A30B2"/>
    <w:rsid w:val="003A36FF"/>
    <w:rsid w:val="003A4272"/>
    <w:rsid w:val="003A5B7C"/>
    <w:rsid w:val="003A6F52"/>
    <w:rsid w:val="003A73E7"/>
    <w:rsid w:val="003B0E42"/>
    <w:rsid w:val="003B1FA7"/>
    <w:rsid w:val="003B7B72"/>
    <w:rsid w:val="003C0B9C"/>
    <w:rsid w:val="003C247F"/>
    <w:rsid w:val="003C452F"/>
    <w:rsid w:val="003C73EC"/>
    <w:rsid w:val="003D1670"/>
    <w:rsid w:val="003D1949"/>
    <w:rsid w:val="003D63F1"/>
    <w:rsid w:val="003D68EE"/>
    <w:rsid w:val="003D78A0"/>
    <w:rsid w:val="003E5110"/>
    <w:rsid w:val="003E5E00"/>
    <w:rsid w:val="003E5E77"/>
    <w:rsid w:val="003E75E6"/>
    <w:rsid w:val="003F25D2"/>
    <w:rsid w:val="003F2FE6"/>
    <w:rsid w:val="003F7445"/>
    <w:rsid w:val="0040155B"/>
    <w:rsid w:val="004019D8"/>
    <w:rsid w:val="00401A62"/>
    <w:rsid w:val="00402DF3"/>
    <w:rsid w:val="00403A8A"/>
    <w:rsid w:val="00403CBF"/>
    <w:rsid w:val="00405447"/>
    <w:rsid w:val="00412052"/>
    <w:rsid w:val="0041445A"/>
    <w:rsid w:val="004150E0"/>
    <w:rsid w:val="00415CE2"/>
    <w:rsid w:val="004166F9"/>
    <w:rsid w:val="00416ACD"/>
    <w:rsid w:val="004241CF"/>
    <w:rsid w:val="0043229D"/>
    <w:rsid w:val="00432A8B"/>
    <w:rsid w:val="004370A9"/>
    <w:rsid w:val="004370C9"/>
    <w:rsid w:val="00437326"/>
    <w:rsid w:val="0044339A"/>
    <w:rsid w:val="00444730"/>
    <w:rsid w:val="00444D03"/>
    <w:rsid w:val="0044550F"/>
    <w:rsid w:val="004457CC"/>
    <w:rsid w:val="00447BC2"/>
    <w:rsid w:val="00454A9C"/>
    <w:rsid w:val="004561D9"/>
    <w:rsid w:val="0045659E"/>
    <w:rsid w:val="00462392"/>
    <w:rsid w:val="0046240A"/>
    <w:rsid w:val="0046359F"/>
    <w:rsid w:val="00476F5D"/>
    <w:rsid w:val="00483956"/>
    <w:rsid w:val="004845A1"/>
    <w:rsid w:val="00484B0F"/>
    <w:rsid w:val="00486EB2"/>
    <w:rsid w:val="004878A5"/>
    <w:rsid w:val="0049007E"/>
    <w:rsid w:val="00490172"/>
    <w:rsid w:val="00490B9E"/>
    <w:rsid w:val="00491CD5"/>
    <w:rsid w:val="004968A6"/>
    <w:rsid w:val="00497BE6"/>
    <w:rsid w:val="004A2938"/>
    <w:rsid w:val="004A30D1"/>
    <w:rsid w:val="004A37D5"/>
    <w:rsid w:val="004A3BC9"/>
    <w:rsid w:val="004A4854"/>
    <w:rsid w:val="004A71F5"/>
    <w:rsid w:val="004A77BD"/>
    <w:rsid w:val="004B1364"/>
    <w:rsid w:val="004B70B3"/>
    <w:rsid w:val="004C1976"/>
    <w:rsid w:val="004C1DB4"/>
    <w:rsid w:val="004C4053"/>
    <w:rsid w:val="004C4191"/>
    <w:rsid w:val="004C49B2"/>
    <w:rsid w:val="004C6CF6"/>
    <w:rsid w:val="004D581E"/>
    <w:rsid w:val="004E43D7"/>
    <w:rsid w:val="004E4468"/>
    <w:rsid w:val="004E50D5"/>
    <w:rsid w:val="004E6450"/>
    <w:rsid w:val="004E7096"/>
    <w:rsid w:val="004F6F7A"/>
    <w:rsid w:val="004F7746"/>
    <w:rsid w:val="00501F54"/>
    <w:rsid w:val="00505522"/>
    <w:rsid w:val="005057B9"/>
    <w:rsid w:val="005101AF"/>
    <w:rsid w:val="00513475"/>
    <w:rsid w:val="0051535C"/>
    <w:rsid w:val="00515FEF"/>
    <w:rsid w:val="005170C1"/>
    <w:rsid w:val="005227C0"/>
    <w:rsid w:val="0052388D"/>
    <w:rsid w:val="00524E5F"/>
    <w:rsid w:val="00525AAC"/>
    <w:rsid w:val="00526413"/>
    <w:rsid w:val="00526CF6"/>
    <w:rsid w:val="00527C06"/>
    <w:rsid w:val="00527DF4"/>
    <w:rsid w:val="00531E08"/>
    <w:rsid w:val="0053402F"/>
    <w:rsid w:val="00536B6B"/>
    <w:rsid w:val="00537695"/>
    <w:rsid w:val="00537A5F"/>
    <w:rsid w:val="005436F9"/>
    <w:rsid w:val="00543BA1"/>
    <w:rsid w:val="00544124"/>
    <w:rsid w:val="00550E94"/>
    <w:rsid w:val="00552D65"/>
    <w:rsid w:val="00552E58"/>
    <w:rsid w:val="005544C8"/>
    <w:rsid w:val="00554D56"/>
    <w:rsid w:val="005560A5"/>
    <w:rsid w:val="0055629B"/>
    <w:rsid w:val="0056173A"/>
    <w:rsid w:val="00561F82"/>
    <w:rsid w:val="005620A0"/>
    <w:rsid w:val="005621CE"/>
    <w:rsid w:val="005627B6"/>
    <w:rsid w:val="0056510F"/>
    <w:rsid w:val="005653D9"/>
    <w:rsid w:val="0056622A"/>
    <w:rsid w:val="005716DB"/>
    <w:rsid w:val="00573DD7"/>
    <w:rsid w:val="005815BA"/>
    <w:rsid w:val="0058222F"/>
    <w:rsid w:val="00586DDA"/>
    <w:rsid w:val="00590A04"/>
    <w:rsid w:val="00592A6E"/>
    <w:rsid w:val="00594F44"/>
    <w:rsid w:val="00595AF1"/>
    <w:rsid w:val="00596B6A"/>
    <w:rsid w:val="005A0A8D"/>
    <w:rsid w:val="005A124A"/>
    <w:rsid w:val="005A4C4C"/>
    <w:rsid w:val="005A50BC"/>
    <w:rsid w:val="005A5CEC"/>
    <w:rsid w:val="005A78DE"/>
    <w:rsid w:val="005B2476"/>
    <w:rsid w:val="005C36C5"/>
    <w:rsid w:val="005C4623"/>
    <w:rsid w:val="005C67B9"/>
    <w:rsid w:val="005C79CA"/>
    <w:rsid w:val="005D0176"/>
    <w:rsid w:val="005D121A"/>
    <w:rsid w:val="005D4621"/>
    <w:rsid w:val="005D657D"/>
    <w:rsid w:val="005D7B71"/>
    <w:rsid w:val="005E0795"/>
    <w:rsid w:val="005E4185"/>
    <w:rsid w:val="005E42D9"/>
    <w:rsid w:val="005E4317"/>
    <w:rsid w:val="005E67EB"/>
    <w:rsid w:val="005E7C08"/>
    <w:rsid w:val="005F366E"/>
    <w:rsid w:val="005F456B"/>
    <w:rsid w:val="005F5793"/>
    <w:rsid w:val="006011EE"/>
    <w:rsid w:val="00603C15"/>
    <w:rsid w:val="006068FC"/>
    <w:rsid w:val="006106F3"/>
    <w:rsid w:val="00613852"/>
    <w:rsid w:val="006175C4"/>
    <w:rsid w:val="0061790D"/>
    <w:rsid w:val="00621C76"/>
    <w:rsid w:val="0062253F"/>
    <w:rsid w:val="00622FE7"/>
    <w:rsid w:val="00624FD4"/>
    <w:rsid w:val="00626D16"/>
    <w:rsid w:val="00627ADE"/>
    <w:rsid w:val="0063100F"/>
    <w:rsid w:val="00632EDB"/>
    <w:rsid w:val="006346D9"/>
    <w:rsid w:val="00635FD6"/>
    <w:rsid w:val="00636E29"/>
    <w:rsid w:val="00637750"/>
    <w:rsid w:val="00643906"/>
    <w:rsid w:val="00644B6C"/>
    <w:rsid w:val="00645B05"/>
    <w:rsid w:val="00650B0E"/>
    <w:rsid w:val="0065331D"/>
    <w:rsid w:val="006570FA"/>
    <w:rsid w:val="00662BDE"/>
    <w:rsid w:val="00665914"/>
    <w:rsid w:val="00672424"/>
    <w:rsid w:val="0067323D"/>
    <w:rsid w:val="0067358C"/>
    <w:rsid w:val="00673982"/>
    <w:rsid w:val="00673D68"/>
    <w:rsid w:val="0068018A"/>
    <w:rsid w:val="00680485"/>
    <w:rsid w:val="0068211A"/>
    <w:rsid w:val="00683172"/>
    <w:rsid w:val="00691EE7"/>
    <w:rsid w:val="006935EA"/>
    <w:rsid w:val="006A08A2"/>
    <w:rsid w:val="006A4F6B"/>
    <w:rsid w:val="006A6060"/>
    <w:rsid w:val="006B082F"/>
    <w:rsid w:val="006B1138"/>
    <w:rsid w:val="006B2001"/>
    <w:rsid w:val="006B396E"/>
    <w:rsid w:val="006B5380"/>
    <w:rsid w:val="006B781D"/>
    <w:rsid w:val="006B7C0A"/>
    <w:rsid w:val="006C0E7E"/>
    <w:rsid w:val="006C2D99"/>
    <w:rsid w:val="006C37C0"/>
    <w:rsid w:val="006D0F46"/>
    <w:rsid w:val="006D3BFE"/>
    <w:rsid w:val="006D4E21"/>
    <w:rsid w:val="006D674B"/>
    <w:rsid w:val="006D7076"/>
    <w:rsid w:val="006D7849"/>
    <w:rsid w:val="006E03A1"/>
    <w:rsid w:val="006E0553"/>
    <w:rsid w:val="006E1530"/>
    <w:rsid w:val="006E1A32"/>
    <w:rsid w:val="006E30AA"/>
    <w:rsid w:val="006E5F17"/>
    <w:rsid w:val="006E7082"/>
    <w:rsid w:val="006E72A0"/>
    <w:rsid w:val="006F037D"/>
    <w:rsid w:val="006F1CF7"/>
    <w:rsid w:val="006F2B03"/>
    <w:rsid w:val="006F571A"/>
    <w:rsid w:val="006F59F6"/>
    <w:rsid w:val="006F5B5E"/>
    <w:rsid w:val="006F5D55"/>
    <w:rsid w:val="006F6C9E"/>
    <w:rsid w:val="006F73FB"/>
    <w:rsid w:val="006F7E2F"/>
    <w:rsid w:val="007018D6"/>
    <w:rsid w:val="007044E0"/>
    <w:rsid w:val="007134A0"/>
    <w:rsid w:val="0071520B"/>
    <w:rsid w:val="00715950"/>
    <w:rsid w:val="007167FD"/>
    <w:rsid w:val="0071746A"/>
    <w:rsid w:val="007179EA"/>
    <w:rsid w:val="00717C16"/>
    <w:rsid w:val="00722208"/>
    <w:rsid w:val="0072265B"/>
    <w:rsid w:val="00727E4E"/>
    <w:rsid w:val="00731297"/>
    <w:rsid w:val="00735867"/>
    <w:rsid w:val="00737C56"/>
    <w:rsid w:val="00743591"/>
    <w:rsid w:val="0074429E"/>
    <w:rsid w:val="007445DB"/>
    <w:rsid w:val="00744DC3"/>
    <w:rsid w:val="0074507B"/>
    <w:rsid w:val="007509C2"/>
    <w:rsid w:val="00751D48"/>
    <w:rsid w:val="00764FC5"/>
    <w:rsid w:val="007658EA"/>
    <w:rsid w:val="007665D2"/>
    <w:rsid w:val="00770F04"/>
    <w:rsid w:val="007724B5"/>
    <w:rsid w:val="007737E7"/>
    <w:rsid w:val="0077473E"/>
    <w:rsid w:val="00776B7D"/>
    <w:rsid w:val="00777B24"/>
    <w:rsid w:val="00783B36"/>
    <w:rsid w:val="0078455F"/>
    <w:rsid w:val="007869EB"/>
    <w:rsid w:val="007903FF"/>
    <w:rsid w:val="00796181"/>
    <w:rsid w:val="00797960"/>
    <w:rsid w:val="007A36E7"/>
    <w:rsid w:val="007A6AB2"/>
    <w:rsid w:val="007A7B0C"/>
    <w:rsid w:val="007B0756"/>
    <w:rsid w:val="007B1EF0"/>
    <w:rsid w:val="007C36AC"/>
    <w:rsid w:val="007C595D"/>
    <w:rsid w:val="007C6854"/>
    <w:rsid w:val="007D0456"/>
    <w:rsid w:val="007D1342"/>
    <w:rsid w:val="007D20E6"/>
    <w:rsid w:val="007D2ABC"/>
    <w:rsid w:val="007D4DED"/>
    <w:rsid w:val="007D75C6"/>
    <w:rsid w:val="007D7840"/>
    <w:rsid w:val="007E27EF"/>
    <w:rsid w:val="007E30E9"/>
    <w:rsid w:val="007E49FB"/>
    <w:rsid w:val="007F0F06"/>
    <w:rsid w:val="007F18A6"/>
    <w:rsid w:val="007F2F4A"/>
    <w:rsid w:val="007F4962"/>
    <w:rsid w:val="007F56EE"/>
    <w:rsid w:val="0080004C"/>
    <w:rsid w:val="008014BE"/>
    <w:rsid w:val="00802D6C"/>
    <w:rsid w:val="008034A0"/>
    <w:rsid w:val="008068E1"/>
    <w:rsid w:val="008068F7"/>
    <w:rsid w:val="008100DC"/>
    <w:rsid w:val="0081156B"/>
    <w:rsid w:val="008133AA"/>
    <w:rsid w:val="00816225"/>
    <w:rsid w:val="0082038D"/>
    <w:rsid w:val="008233E5"/>
    <w:rsid w:val="00823A99"/>
    <w:rsid w:val="00823C9C"/>
    <w:rsid w:val="00824A15"/>
    <w:rsid w:val="00825DF4"/>
    <w:rsid w:val="0082733B"/>
    <w:rsid w:val="00830384"/>
    <w:rsid w:val="0083504D"/>
    <w:rsid w:val="00835DE2"/>
    <w:rsid w:val="008377F7"/>
    <w:rsid w:val="00841E29"/>
    <w:rsid w:val="008426F0"/>
    <w:rsid w:val="00843972"/>
    <w:rsid w:val="0084513B"/>
    <w:rsid w:val="00846CB2"/>
    <w:rsid w:val="0085170B"/>
    <w:rsid w:val="00852AB8"/>
    <w:rsid w:val="00853F80"/>
    <w:rsid w:val="00856954"/>
    <w:rsid w:val="0085743F"/>
    <w:rsid w:val="008604E3"/>
    <w:rsid w:val="008606AA"/>
    <w:rsid w:val="008607A3"/>
    <w:rsid w:val="00864838"/>
    <w:rsid w:val="00866C79"/>
    <w:rsid w:val="008677D9"/>
    <w:rsid w:val="008707F3"/>
    <w:rsid w:val="0087274F"/>
    <w:rsid w:val="00873DBB"/>
    <w:rsid w:val="00873FB6"/>
    <w:rsid w:val="008774FC"/>
    <w:rsid w:val="00877CCB"/>
    <w:rsid w:val="0088281F"/>
    <w:rsid w:val="00885BA4"/>
    <w:rsid w:val="008926B5"/>
    <w:rsid w:val="00896EBE"/>
    <w:rsid w:val="00897F3D"/>
    <w:rsid w:val="008A132B"/>
    <w:rsid w:val="008A15EA"/>
    <w:rsid w:val="008A1D2B"/>
    <w:rsid w:val="008A32C4"/>
    <w:rsid w:val="008A7211"/>
    <w:rsid w:val="008B1218"/>
    <w:rsid w:val="008B52DB"/>
    <w:rsid w:val="008C153A"/>
    <w:rsid w:val="008C250F"/>
    <w:rsid w:val="008C32CF"/>
    <w:rsid w:val="008C3812"/>
    <w:rsid w:val="008C49B1"/>
    <w:rsid w:val="008C53D5"/>
    <w:rsid w:val="008C7219"/>
    <w:rsid w:val="008D1997"/>
    <w:rsid w:val="008D7ED0"/>
    <w:rsid w:val="008E1737"/>
    <w:rsid w:val="008E216E"/>
    <w:rsid w:val="008E508B"/>
    <w:rsid w:val="008E65F7"/>
    <w:rsid w:val="008E7259"/>
    <w:rsid w:val="008E7280"/>
    <w:rsid w:val="008F422F"/>
    <w:rsid w:val="008F60F2"/>
    <w:rsid w:val="008F714D"/>
    <w:rsid w:val="008F75BA"/>
    <w:rsid w:val="008F7A22"/>
    <w:rsid w:val="0090650F"/>
    <w:rsid w:val="009104E5"/>
    <w:rsid w:val="0091078F"/>
    <w:rsid w:val="00910A92"/>
    <w:rsid w:val="00911AEB"/>
    <w:rsid w:val="00914EDC"/>
    <w:rsid w:val="00915782"/>
    <w:rsid w:val="009163CB"/>
    <w:rsid w:val="00922620"/>
    <w:rsid w:val="00923F23"/>
    <w:rsid w:val="0092462B"/>
    <w:rsid w:val="00930DC9"/>
    <w:rsid w:val="0093110B"/>
    <w:rsid w:val="00932110"/>
    <w:rsid w:val="00932495"/>
    <w:rsid w:val="0093546B"/>
    <w:rsid w:val="00935CCB"/>
    <w:rsid w:val="00935ED8"/>
    <w:rsid w:val="009365B3"/>
    <w:rsid w:val="00942902"/>
    <w:rsid w:val="00947312"/>
    <w:rsid w:val="00947D07"/>
    <w:rsid w:val="00951004"/>
    <w:rsid w:val="00953249"/>
    <w:rsid w:val="00956AD9"/>
    <w:rsid w:val="00956FAF"/>
    <w:rsid w:val="009577C2"/>
    <w:rsid w:val="00963138"/>
    <w:rsid w:val="009655D7"/>
    <w:rsid w:val="0096634F"/>
    <w:rsid w:val="00971136"/>
    <w:rsid w:val="00971E52"/>
    <w:rsid w:val="009777B0"/>
    <w:rsid w:val="0098097C"/>
    <w:rsid w:val="009820FC"/>
    <w:rsid w:val="009856B6"/>
    <w:rsid w:val="009902D3"/>
    <w:rsid w:val="0099180F"/>
    <w:rsid w:val="0099271C"/>
    <w:rsid w:val="009929F7"/>
    <w:rsid w:val="00994454"/>
    <w:rsid w:val="00995DCA"/>
    <w:rsid w:val="009A25DF"/>
    <w:rsid w:val="009A2DA7"/>
    <w:rsid w:val="009A444D"/>
    <w:rsid w:val="009A6405"/>
    <w:rsid w:val="009B26D8"/>
    <w:rsid w:val="009B2A39"/>
    <w:rsid w:val="009B75EA"/>
    <w:rsid w:val="009C6540"/>
    <w:rsid w:val="009D343F"/>
    <w:rsid w:val="009D34B7"/>
    <w:rsid w:val="009D3DE8"/>
    <w:rsid w:val="009D61F7"/>
    <w:rsid w:val="009D62E7"/>
    <w:rsid w:val="009D6C57"/>
    <w:rsid w:val="009D6D7E"/>
    <w:rsid w:val="009D7142"/>
    <w:rsid w:val="009E036E"/>
    <w:rsid w:val="009E1A78"/>
    <w:rsid w:val="009E1FF4"/>
    <w:rsid w:val="009E2F3D"/>
    <w:rsid w:val="009E3252"/>
    <w:rsid w:val="009E5F78"/>
    <w:rsid w:val="009E659A"/>
    <w:rsid w:val="009E6667"/>
    <w:rsid w:val="009E6DCA"/>
    <w:rsid w:val="009F1371"/>
    <w:rsid w:val="009F2517"/>
    <w:rsid w:val="009F3442"/>
    <w:rsid w:val="009F4CC3"/>
    <w:rsid w:val="009F749C"/>
    <w:rsid w:val="00A003CA"/>
    <w:rsid w:val="00A0149C"/>
    <w:rsid w:val="00A04768"/>
    <w:rsid w:val="00A10D66"/>
    <w:rsid w:val="00A11EB8"/>
    <w:rsid w:val="00A11F5B"/>
    <w:rsid w:val="00A124F7"/>
    <w:rsid w:val="00A139B6"/>
    <w:rsid w:val="00A1438C"/>
    <w:rsid w:val="00A147DD"/>
    <w:rsid w:val="00A17BD2"/>
    <w:rsid w:val="00A23580"/>
    <w:rsid w:val="00A24A8D"/>
    <w:rsid w:val="00A31661"/>
    <w:rsid w:val="00A3373F"/>
    <w:rsid w:val="00A33C9B"/>
    <w:rsid w:val="00A34996"/>
    <w:rsid w:val="00A37CDA"/>
    <w:rsid w:val="00A414B6"/>
    <w:rsid w:val="00A447BC"/>
    <w:rsid w:val="00A44B9D"/>
    <w:rsid w:val="00A44E38"/>
    <w:rsid w:val="00A510FC"/>
    <w:rsid w:val="00A53BA1"/>
    <w:rsid w:val="00A56747"/>
    <w:rsid w:val="00A57DEF"/>
    <w:rsid w:val="00A604A8"/>
    <w:rsid w:val="00A6169E"/>
    <w:rsid w:val="00A629E0"/>
    <w:rsid w:val="00A66B3D"/>
    <w:rsid w:val="00A70281"/>
    <w:rsid w:val="00A70851"/>
    <w:rsid w:val="00A73375"/>
    <w:rsid w:val="00A75F72"/>
    <w:rsid w:val="00A76BC5"/>
    <w:rsid w:val="00A8014C"/>
    <w:rsid w:val="00A8314C"/>
    <w:rsid w:val="00A861A6"/>
    <w:rsid w:val="00A948FC"/>
    <w:rsid w:val="00A9669A"/>
    <w:rsid w:val="00A96F8C"/>
    <w:rsid w:val="00A97447"/>
    <w:rsid w:val="00AA0404"/>
    <w:rsid w:val="00AA19F2"/>
    <w:rsid w:val="00AA1B14"/>
    <w:rsid w:val="00AA1BCE"/>
    <w:rsid w:val="00AA1E45"/>
    <w:rsid w:val="00AA50E3"/>
    <w:rsid w:val="00AA5380"/>
    <w:rsid w:val="00AB15D1"/>
    <w:rsid w:val="00AC1C7F"/>
    <w:rsid w:val="00AC36C0"/>
    <w:rsid w:val="00AC37A1"/>
    <w:rsid w:val="00AC40C3"/>
    <w:rsid w:val="00AC59FD"/>
    <w:rsid w:val="00AD05E5"/>
    <w:rsid w:val="00AD07A2"/>
    <w:rsid w:val="00AD4E90"/>
    <w:rsid w:val="00AD7B39"/>
    <w:rsid w:val="00AE01FC"/>
    <w:rsid w:val="00AE066F"/>
    <w:rsid w:val="00AE1291"/>
    <w:rsid w:val="00AE3E88"/>
    <w:rsid w:val="00AE5662"/>
    <w:rsid w:val="00AE5FAF"/>
    <w:rsid w:val="00AF0B1A"/>
    <w:rsid w:val="00AF264D"/>
    <w:rsid w:val="00AF4740"/>
    <w:rsid w:val="00AF7ABF"/>
    <w:rsid w:val="00B01DAB"/>
    <w:rsid w:val="00B05F73"/>
    <w:rsid w:val="00B07A9D"/>
    <w:rsid w:val="00B10E63"/>
    <w:rsid w:val="00B15926"/>
    <w:rsid w:val="00B15DCB"/>
    <w:rsid w:val="00B179DF"/>
    <w:rsid w:val="00B17C3D"/>
    <w:rsid w:val="00B2025F"/>
    <w:rsid w:val="00B20E61"/>
    <w:rsid w:val="00B22227"/>
    <w:rsid w:val="00B23DEE"/>
    <w:rsid w:val="00B30F3D"/>
    <w:rsid w:val="00B312BC"/>
    <w:rsid w:val="00B35BB0"/>
    <w:rsid w:val="00B400DD"/>
    <w:rsid w:val="00B405F5"/>
    <w:rsid w:val="00B40BA4"/>
    <w:rsid w:val="00B40BBE"/>
    <w:rsid w:val="00B42FA8"/>
    <w:rsid w:val="00B47372"/>
    <w:rsid w:val="00B47E98"/>
    <w:rsid w:val="00B54A45"/>
    <w:rsid w:val="00B601D7"/>
    <w:rsid w:val="00B6295F"/>
    <w:rsid w:val="00B65CF2"/>
    <w:rsid w:val="00B65F5B"/>
    <w:rsid w:val="00B65F96"/>
    <w:rsid w:val="00B677C0"/>
    <w:rsid w:val="00B70403"/>
    <w:rsid w:val="00B7444D"/>
    <w:rsid w:val="00B745C9"/>
    <w:rsid w:val="00B752B5"/>
    <w:rsid w:val="00B77204"/>
    <w:rsid w:val="00B829CA"/>
    <w:rsid w:val="00B833E8"/>
    <w:rsid w:val="00B83C8D"/>
    <w:rsid w:val="00B9466B"/>
    <w:rsid w:val="00B946C4"/>
    <w:rsid w:val="00B948F2"/>
    <w:rsid w:val="00B958B2"/>
    <w:rsid w:val="00B9600C"/>
    <w:rsid w:val="00BA3E81"/>
    <w:rsid w:val="00BA449A"/>
    <w:rsid w:val="00BA5B3B"/>
    <w:rsid w:val="00BA7329"/>
    <w:rsid w:val="00BB0795"/>
    <w:rsid w:val="00BB0E7C"/>
    <w:rsid w:val="00BB1883"/>
    <w:rsid w:val="00BB3BED"/>
    <w:rsid w:val="00BB401C"/>
    <w:rsid w:val="00BB4214"/>
    <w:rsid w:val="00BB54BB"/>
    <w:rsid w:val="00BB72F0"/>
    <w:rsid w:val="00BC03FF"/>
    <w:rsid w:val="00BC0614"/>
    <w:rsid w:val="00BC0F89"/>
    <w:rsid w:val="00BC18F6"/>
    <w:rsid w:val="00BC32F7"/>
    <w:rsid w:val="00BC3A10"/>
    <w:rsid w:val="00BC55C0"/>
    <w:rsid w:val="00BC6D5E"/>
    <w:rsid w:val="00BC76A8"/>
    <w:rsid w:val="00BD060C"/>
    <w:rsid w:val="00BD1048"/>
    <w:rsid w:val="00BD17F7"/>
    <w:rsid w:val="00BD1DCC"/>
    <w:rsid w:val="00BD3588"/>
    <w:rsid w:val="00BD4695"/>
    <w:rsid w:val="00BD473D"/>
    <w:rsid w:val="00BD4904"/>
    <w:rsid w:val="00BD70CC"/>
    <w:rsid w:val="00BD744D"/>
    <w:rsid w:val="00BE065C"/>
    <w:rsid w:val="00BE16A4"/>
    <w:rsid w:val="00BE4B71"/>
    <w:rsid w:val="00BE5164"/>
    <w:rsid w:val="00BE5F5D"/>
    <w:rsid w:val="00BE693C"/>
    <w:rsid w:val="00BF1116"/>
    <w:rsid w:val="00BF1835"/>
    <w:rsid w:val="00BF6119"/>
    <w:rsid w:val="00BF73DA"/>
    <w:rsid w:val="00C0074F"/>
    <w:rsid w:val="00C0280A"/>
    <w:rsid w:val="00C03078"/>
    <w:rsid w:val="00C05DF8"/>
    <w:rsid w:val="00C06E3F"/>
    <w:rsid w:val="00C077EB"/>
    <w:rsid w:val="00C07AD1"/>
    <w:rsid w:val="00C103A8"/>
    <w:rsid w:val="00C1047F"/>
    <w:rsid w:val="00C10FC8"/>
    <w:rsid w:val="00C14235"/>
    <w:rsid w:val="00C1516F"/>
    <w:rsid w:val="00C164DF"/>
    <w:rsid w:val="00C17A83"/>
    <w:rsid w:val="00C20925"/>
    <w:rsid w:val="00C252C1"/>
    <w:rsid w:val="00C26E28"/>
    <w:rsid w:val="00C32590"/>
    <w:rsid w:val="00C32DE0"/>
    <w:rsid w:val="00C33F2E"/>
    <w:rsid w:val="00C34251"/>
    <w:rsid w:val="00C40EA1"/>
    <w:rsid w:val="00C41356"/>
    <w:rsid w:val="00C41D04"/>
    <w:rsid w:val="00C41F4B"/>
    <w:rsid w:val="00C42B77"/>
    <w:rsid w:val="00C450EA"/>
    <w:rsid w:val="00C455F2"/>
    <w:rsid w:val="00C46094"/>
    <w:rsid w:val="00C4619E"/>
    <w:rsid w:val="00C4E4E9"/>
    <w:rsid w:val="00C50681"/>
    <w:rsid w:val="00C5101D"/>
    <w:rsid w:val="00C52B4E"/>
    <w:rsid w:val="00C57324"/>
    <w:rsid w:val="00C6105A"/>
    <w:rsid w:val="00C62923"/>
    <w:rsid w:val="00C64543"/>
    <w:rsid w:val="00C6581D"/>
    <w:rsid w:val="00C65B4D"/>
    <w:rsid w:val="00C65DB9"/>
    <w:rsid w:val="00C6677F"/>
    <w:rsid w:val="00C66C56"/>
    <w:rsid w:val="00C70F30"/>
    <w:rsid w:val="00C75D9B"/>
    <w:rsid w:val="00C76C0F"/>
    <w:rsid w:val="00C842B5"/>
    <w:rsid w:val="00C84303"/>
    <w:rsid w:val="00C87359"/>
    <w:rsid w:val="00C9207C"/>
    <w:rsid w:val="00C92114"/>
    <w:rsid w:val="00C92605"/>
    <w:rsid w:val="00C96BDB"/>
    <w:rsid w:val="00C97C2F"/>
    <w:rsid w:val="00C97CCC"/>
    <w:rsid w:val="00CA2CA2"/>
    <w:rsid w:val="00CA2E90"/>
    <w:rsid w:val="00CA2EA0"/>
    <w:rsid w:val="00CA421E"/>
    <w:rsid w:val="00CA5981"/>
    <w:rsid w:val="00CA605A"/>
    <w:rsid w:val="00CB23A3"/>
    <w:rsid w:val="00CB7661"/>
    <w:rsid w:val="00CC0C90"/>
    <w:rsid w:val="00CC132A"/>
    <w:rsid w:val="00CC2CE8"/>
    <w:rsid w:val="00CC559E"/>
    <w:rsid w:val="00CC7A37"/>
    <w:rsid w:val="00CD0600"/>
    <w:rsid w:val="00CD10C7"/>
    <w:rsid w:val="00CE0D85"/>
    <w:rsid w:val="00CE3B5B"/>
    <w:rsid w:val="00CE3FC2"/>
    <w:rsid w:val="00CE7333"/>
    <w:rsid w:val="00CE7647"/>
    <w:rsid w:val="00CE792B"/>
    <w:rsid w:val="00CF034B"/>
    <w:rsid w:val="00CF18C2"/>
    <w:rsid w:val="00CF37F9"/>
    <w:rsid w:val="00CF43B7"/>
    <w:rsid w:val="00CF5CE4"/>
    <w:rsid w:val="00CF7B1C"/>
    <w:rsid w:val="00D01218"/>
    <w:rsid w:val="00D05AA5"/>
    <w:rsid w:val="00D068B5"/>
    <w:rsid w:val="00D0693A"/>
    <w:rsid w:val="00D1209B"/>
    <w:rsid w:val="00D12767"/>
    <w:rsid w:val="00D13C45"/>
    <w:rsid w:val="00D14005"/>
    <w:rsid w:val="00D1453A"/>
    <w:rsid w:val="00D14E84"/>
    <w:rsid w:val="00D15E7D"/>
    <w:rsid w:val="00D16B75"/>
    <w:rsid w:val="00D1789F"/>
    <w:rsid w:val="00D20955"/>
    <w:rsid w:val="00D234C4"/>
    <w:rsid w:val="00D25492"/>
    <w:rsid w:val="00D26129"/>
    <w:rsid w:val="00D319A2"/>
    <w:rsid w:val="00D31C10"/>
    <w:rsid w:val="00D35581"/>
    <w:rsid w:val="00D3607A"/>
    <w:rsid w:val="00D42313"/>
    <w:rsid w:val="00D424E0"/>
    <w:rsid w:val="00D51475"/>
    <w:rsid w:val="00D519A1"/>
    <w:rsid w:val="00D5337A"/>
    <w:rsid w:val="00D53B5D"/>
    <w:rsid w:val="00D54534"/>
    <w:rsid w:val="00D56E65"/>
    <w:rsid w:val="00D60571"/>
    <w:rsid w:val="00D60C81"/>
    <w:rsid w:val="00D64299"/>
    <w:rsid w:val="00D6722B"/>
    <w:rsid w:val="00D71A9A"/>
    <w:rsid w:val="00D7260E"/>
    <w:rsid w:val="00D72DDA"/>
    <w:rsid w:val="00D736D1"/>
    <w:rsid w:val="00D742BB"/>
    <w:rsid w:val="00D750DA"/>
    <w:rsid w:val="00D75670"/>
    <w:rsid w:val="00D77C6A"/>
    <w:rsid w:val="00D77CC8"/>
    <w:rsid w:val="00D8351C"/>
    <w:rsid w:val="00D85641"/>
    <w:rsid w:val="00D86240"/>
    <w:rsid w:val="00D87C3D"/>
    <w:rsid w:val="00D9028F"/>
    <w:rsid w:val="00D90CC6"/>
    <w:rsid w:val="00D9186F"/>
    <w:rsid w:val="00D972EB"/>
    <w:rsid w:val="00D97929"/>
    <w:rsid w:val="00DA128E"/>
    <w:rsid w:val="00DA1D18"/>
    <w:rsid w:val="00DA34CB"/>
    <w:rsid w:val="00DA6A19"/>
    <w:rsid w:val="00DB10A1"/>
    <w:rsid w:val="00DB1778"/>
    <w:rsid w:val="00DB22FD"/>
    <w:rsid w:val="00DB273A"/>
    <w:rsid w:val="00DB4045"/>
    <w:rsid w:val="00DB41C6"/>
    <w:rsid w:val="00DB530C"/>
    <w:rsid w:val="00DC200D"/>
    <w:rsid w:val="00DC46AC"/>
    <w:rsid w:val="00DC5987"/>
    <w:rsid w:val="00DD485D"/>
    <w:rsid w:val="00DD5425"/>
    <w:rsid w:val="00DE0591"/>
    <w:rsid w:val="00DE33B7"/>
    <w:rsid w:val="00DE3BCA"/>
    <w:rsid w:val="00DE4E79"/>
    <w:rsid w:val="00DF1E23"/>
    <w:rsid w:val="00DF6FCA"/>
    <w:rsid w:val="00DF7CD2"/>
    <w:rsid w:val="00E006AA"/>
    <w:rsid w:val="00E00D86"/>
    <w:rsid w:val="00E0182A"/>
    <w:rsid w:val="00E01A67"/>
    <w:rsid w:val="00E03058"/>
    <w:rsid w:val="00E05864"/>
    <w:rsid w:val="00E06191"/>
    <w:rsid w:val="00E06B13"/>
    <w:rsid w:val="00E072EC"/>
    <w:rsid w:val="00E100E9"/>
    <w:rsid w:val="00E13073"/>
    <w:rsid w:val="00E13113"/>
    <w:rsid w:val="00E1348D"/>
    <w:rsid w:val="00E16C79"/>
    <w:rsid w:val="00E17024"/>
    <w:rsid w:val="00E20B91"/>
    <w:rsid w:val="00E227AE"/>
    <w:rsid w:val="00E30CCE"/>
    <w:rsid w:val="00E30DF2"/>
    <w:rsid w:val="00E32195"/>
    <w:rsid w:val="00E34006"/>
    <w:rsid w:val="00E37904"/>
    <w:rsid w:val="00E40CC2"/>
    <w:rsid w:val="00E415E3"/>
    <w:rsid w:val="00E43EEB"/>
    <w:rsid w:val="00E441A9"/>
    <w:rsid w:val="00E50782"/>
    <w:rsid w:val="00E50E55"/>
    <w:rsid w:val="00E510F5"/>
    <w:rsid w:val="00E51A20"/>
    <w:rsid w:val="00E53075"/>
    <w:rsid w:val="00E5423B"/>
    <w:rsid w:val="00E56655"/>
    <w:rsid w:val="00E60405"/>
    <w:rsid w:val="00E626DA"/>
    <w:rsid w:val="00E64E53"/>
    <w:rsid w:val="00E6749C"/>
    <w:rsid w:val="00E678CE"/>
    <w:rsid w:val="00E72347"/>
    <w:rsid w:val="00E72FF8"/>
    <w:rsid w:val="00E74392"/>
    <w:rsid w:val="00E75DC5"/>
    <w:rsid w:val="00E77519"/>
    <w:rsid w:val="00E7763F"/>
    <w:rsid w:val="00E813BF"/>
    <w:rsid w:val="00E82C95"/>
    <w:rsid w:val="00E86FBD"/>
    <w:rsid w:val="00E90958"/>
    <w:rsid w:val="00E9134B"/>
    <w:rsid w:val="00E92437"/>
    <w:rsid w:val="00E94411"/>
    <w:rsid w:val="00E956A4"/>
    <w:rsid w:val="00E97A9C"/>
    <w:rsid w:val="00EA06A2"/>
    <w:rsid w:val="00EA24A2"/>
    <w:rsid w:val="00EA4F81"/>
    <w:rsid w:val="00EA7596"/>
    <w:rsid w:val="00EA7935"/>
    <w:rsid w:val="00EB0C7A"/>
    <w:rsid w:val="00EB0E2D"/>
    <w:rsid w:val="00EB7D15"/>
    <w:rsid w:val="00EB7D59"/>
    <w:rsid w:val="00EC013E"/>
    <w:rsid w:val="00EC0ED1"/>
    <w:rsid w:val="00EC1CD7"/>
    <w:rsid w:val="00EC2505"/>
    <w:rsid w:val="00EC377D"/>
    <w:rsid w:val="00EC43C8"/>
    <w:rsid w:val="00EC4DE4"/>
    <w:rsid w:val="00EC5738"/>
    <w:rsid w:val="00EC5E44"/>
    <w:rsid w:val="00EC6800"/>
    <w:rsid w:val="00EC6D10"/>
    <w:rsid w:val="00EC713F"/>
    <w:rsid w:val="00ED186C"/>
    <w:rsid w:val="00ED4CC7"/>
    <w:rsid w:val="00ED55F4"/>
    <w:rsid w:val="00ED6E56"/>
    <w:rsid w:val="00ED6F16"/>
    <w:rsid w:val="00EE0169"/>
    <w:rsid w:val="00EE046A"/>
    <w:rsid w:val="00EE4440"/>
    <w:rsid w:val="00EE4A8B"/>
    <w:rsid w:val="00EE521A"/>
    <w:rsid w:val="00EE6181"/>
    <w:rsid w:val="00EF07EE"/>
    <w:rsid w:val="00EF2C51"/>
    <w:rsid w:val="00EF33E7"/>
    <w:rsid w:val="00EF5D13"/>
    <w:rsid w:val="00EF5E64"/>
    <w:rsid w:val="00F014B9"/>
    <w:rsid w:val="00F05304"/>
    <w:rsid w:val="00F05600"/>
    <w:rsid w:val="00F05DEC"/>
    <w:rsid w:val="00F06798"/>
    <w:rsid w:val="00F1074A"/>
    <w:rsid w:val="00F10EA4"/>
    <w:rsid w:val="00F13462"/>
    <w:rsid w:val="00F14A68"/>
    <w:rsid w:val="00F15F4C"/>
    <w:rsid w:val="00F15F83"/>
    <w:rsid w:val="00F16A7E"/>
    <w:rsid w:val="00F26CB9"/>
    <w:rsid w:val="00F27325"/>
    <w:rsid w:val="00F30727"/>
    <w:rsid w:val="00F33A06"/>
    <w:rsid w:val="00F34BCB"/>
    <w:rsid w:val="00F35A9A"/>
    <w:rsid w:val="00F36CB8"/>
    <w:rsid w:val="00F43FB3"/>
    <w:rsid w:val="00F447F4"/>
    <w:rsid w:val="00F457E3"/>
    <w:rsid w:val="00F46860"/>
    <w:rsid w:val="00F472BD"/>
    <w:rsid w:val="00F56E73"/>
    <w:rsid w:val="00F61A67"/>
    <w:rsid w:val="00F62456"/>
    <w:rsid w:val="00F63403"/>
    <w:rsid w:val="00F64D8A"/>
    <w:rsid w:val="00F672B4"/>
    <w:rsid w:val="00F70416"/>
    <w:rsid w:val="00F70D7D"/>
    <w:rsid w:val="00F71EBE"/>
    <w:rsid w:val="00F72A1D"/>
    <w:rsid w:val="00F766B5"/>
    <w:rsid w:val="00F77825"/>
    <w:rsid w:val="00F77E1E"/>
    <w:rsid w:val="00F81D7D"/>
    <w:rsid w:val="00F8358D"/>
    <w:rsid w:val="00F84EB8"/>
    <w:rsid w:val="00F85041"/>
    <w:rsid w:val="00F855BF"/>
    <w:rsid w:val="00F901E9"/>
    <w:rsid w:val="00F931D5"/>
    <w:rsid w:val="00F933A9"/>
    <w:rsid w:val="00F93895"/>
    <w:rsid w:val="00F95838"/>
    <w:rsid w:val="00F95B27"/>
    <w:rsid w:val="00F95EED"/>
    <w:rsid w:val="00FA0543"/>
    <w:rsid w:val="00FA4636"/>
    <w:rsid w:val="00FA473F"/>
    <w:rsid w:val="00FA5667"/>
    <w:rsid w:val="00FA7D04"/>
    <w:rsid w:val="00FB0718"/>
    <w:rsid w:val="00FB1979"/>
    <w:rsid w:val="00FB4E57"/>
    <w:rsid w:val="00FB5881"/>
    <w:rsid w:val="00FB66D3"/>
    <w:rsid w:val="00FB7DE1"/>
    <w:rsid w:val="00FC1118"/>
    <w:rsid w:val="00FC2FAE"/>
    <w:rsid w:val="00FC3373"/>
    <w:rsid w:val="00FC4E69"/>
    <w:rsid w:val="00FC4FF0"/>
    <w:rsid w:val="00FC51DB"/>
    <w:rsid w:val="00FC7AF1"/>
    <w:rsid w:val="00FD0DE5"/>
    <w:rsid w:val="00FD1954"/>
    <w:rsid w:val="00FD19D7"/>
    <w:rsid w:val="00FD3A93"/>
    <w:rsid w:val="00FD3EF1"/>
    <w:rsid w:val="00FD794A"/>
    <w:rsid w:val="00FE0C8A"/>
    <w:rsid w:val="00FE35A7"/>
    <w:rsid w:val="00FE4C78"/>
    <w:rsid w:val="00FE5746"/>
    <w:rsid w:val="00FE5DC9"/>
    <w:rsid w:val="00FF07CD"/>
    <w:rsid w:val="00FF2870"/>
    <w:rsid w:val="00FF5EE6"/>
    <w:rsid w:val="00FF7411"/>
    <w:rsid w:val="062446C0"/>
    <w:rsid w:val="08359862"/>
    <w:rsid w:val="0D2EB0F9"/>
    <w:rsid w:val="0DFB37E6"/>
    <w:rsid w:val="1419CCB2"/>
    <w:rsid w:val="14934907"/>
    <w:rsid w:val="165DDD52"/>
    <w:rsid w:val="181E8BD9"/>
    <w:rsid w:val="24143869"/>
    <w:rsid w:val="25378894"/>
    <w:rsid w:val="27DBBB56"/>
    <w:rsid w:val="28334EDD"/>
    <w:rsid w:val="2A13E35C"/>
    <w:rsid w:val="2B0E3214"/>
    <w:rsid w:val="2E81AD4F"/>
    <w:rsid w:val="31D2439D"/>
    <w:rsid w:val="3290523A"/>
    <w:rsid w:val="3CC45424"/>
    <w:rsid w:val="4B9B6518"/>
    <w:rsid w:val="4BEE6FB0"/>
    <w:rsid w:val="4C4966D3"/>
    <w:rsid w:val="4F163661"/>
    <w:rsid w:val="4F25F2BD"/>
    <w:rsid w:val="5002A441"/>
    <w:rsid w:val="511DD510"/>
    <w:rsid w:val="546ADE8E"/>
    <w:rsid w:val="5A89735A"/>
    <w:rsid w:val="72684C68"/>
    <w:rsid w:val="79123A70"/>
    <w:rsid w:val="7C10F516"/>
    <w:rsid w:val="7ECE1D64"/>
    <w:rsid w:val="7FDE6C50"/>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5D3C0"/>
  <w15:chartTrackingRefBased/>
  <w15:docId w15:val="{07E72B6F-A4F7-4880-B444-F56A6E6A5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35A7"/>
    <w:pPr>
      <w:ind w:left="720"/>
      <w:contextualSpacing/>
    </w:pPr>
  </w:style>
  <w:style w:type="character" w:styleId="CommentReference">
    <w:name w:val="annotation reference"/>
    <w:basedOn w:val="DefaultParagraphFont"/>
    <w:uiPriority w:val="99"/>
    <w:semiHidden/>
    <w:unhideWhenUsed/>
    <w:rsid w:val="00416ACD"/>
    <w:rPr>
      <w:sz w:val="16"/>
      <w:szCs w:val="16"/>
    </w:rPr>
  </w:style>
  <w:style w:type="paragraph" w:styleId="CommentText">
    <w:name w:val="annotation text"/>
    <w:basedOn w:val="Normal"/>
    <w:link w:val="CommentTextChar"/>
    <w:uiPriority w:val="99"/>
    <w:semiHidden/>
    <w:unhideWhenUsed/>
    <w:rsid w:val="00416ACD"/>
    <w:rPr>
      <w:sz w:val="20"/>
      <w:szCs w:val="20"/>
    </w:rPr>
  </w:style>
  <w:style w:type="character" w:customStyle="1" w:styleId="CommentTextChar">
    <w:name w:val="Comment Text Char"/>
    <w:basedOn w:val="DefaultParagraphFont"/>
    <w:link w:val="CommentText"/>
    <w:uiPriority w:val="99"/>
    <w:semiHidden/>
    <w:rsid w:val="00416ACD"/>
    <w:rPr>
      <w:sz w:val="20"/>
      <w:szCs w:val="20"/>
    </w:rPr>
  </w:style>
  <w:style w:type="paragraph" w:styleId="CommentSubject">
    <w:name w:val="annotation subject"/>
    <w:basedOn w:val="CommentText"/>
    <w:next w:val="CommentText"/>
    <w:link w:val="CommentSubjectChar"/>
    <w:uiPriority w:val="99"/>
    <w:semiHidden/>
    <w:unhideWhenUsed/>
    <w:rsid w:val="00416ACD"/>
    <w:rPr>
      <w:b/>
      <w:bCs/>
    </w:rPr>
  </w:style>
  <w:style w:type="character" w:customStyle="1" w:styleId="CommentSubjectChar">
    <w:name w:val="Comment Subject Char"/>
    <w:basedOn w:val="CommentTextChar"/>
    <w:link w:val="CommentSubject"/>
    <w:uiPriority w:val="99"/>
    <w:semiHidden/>
    <w:rsid w:val="00416ACD"/>
    <w:rPr>
      <w:b/>
      <w:bCs/>
      <w:sz w:val="20"/>
      <w:szCs w:val="20"/>
    </w:rPr>
  </w:style>
  <w:style w:type="paragraph" w:styleId="Header">
    <w:name w:val="header"/>
    <w:basedOn w:val="Normal"/>
    <w:link w:val="HeaderChar"/>
    <w:uiPriority w:val="99"/>
    <w:unhideWhenUsed/>
    <w:rsid w:val="004A30D1"/>
    <w:pPr>
      <w:tabs>
        <w:tab w:val="center" w:pos="4680"/>
        <w:tab w:val="right" w:pos="9360"/>
      </w:tabs>
    </w:pPr>
  </w:style>
  <w:style w:type="character" w:customStyle="1" w:styleId="HeaderChar">
    <w:name w:val="Header Char"/>
    <w:basedOn w:val="DefaultParagraphFont"/>
    <w:link w:val="Header"/>
    <w:uiPriority w:val="99"/>
    <w:rsid w:val="004A30D1"/>
  </w:style>
  <w:style w:type="paragraph" w:styleId="Footer">
    <w:name w:val="footer"/>
    <w:basedOn w:val="Normal"/>
    <w:link w:val="FooterChar"/>
    <w:uiPriority w:val="99"/>
    <w:unhideWhenUsed/>
    <w:rsid w:val="004A30D1"/>
    <w:pPr>
      <w:tabs>
        <w:tab w:val="center" w:pos="4680"/>
        <w:tab w:val="right" w:pos="9360"/>
      </w:tabs>
    </w:pPr>
  </w:style>
  <w:style w:type="character" w:customStyle="1" w:styleId="FooterChar">
    <w:name w:val="Footer Char"/>
    <w:basedOn w:val="DefaultParagraphFont"/>
    <w:link w:val="Footer"/>
    <w:uiPriority w:val="99"/>
    <w:rsid w:val="004A30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2D988-4C4F-4E8A-B655-49196BF75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0</TotalTime>
  <Pages>9</Pages>
  <Words>31130</Words>
  <Characters>177444</Characters>
  <Application>Microsoft Office Word</Application>
  <DocSecurity>0</DocSecurity>
  <Lines>1478</Lines>
  <Paragraphs>416</Paragraphs>
  <ScaleCrop>false</ScaleCrop>
  <Company/>
  <LinksUpToDate>false</LinksUpToDate>
  <CharactersWithSpaces>20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Declan Taylor</cp:lastModifiedBy>
  <cp:revision>1155</cp:revision>
  <dcterms:created xsi:type="dcterms:W3CDTF">2021-10-14T00:54:00Z</dcterms:created>
  <dcterms:modified xsi:type="dcterms:W3CDTF">2021-10-2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Unique User Id_1">
    <vt:lpwstr>7a542e86-abf5-3439-8000-57e60fe9b40d</vt:lpwstr>
  </property>
  <property fmtid="{D5CDD505-2E9C-101B-9397-08002B2CF9AE}" pid="16" name="Mendeley Citation Style_1">
    <vt:lpwstr>http://www.zotero.org/styles/pnas</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